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DEE" w:rsidRDefault="004A09D7" w:rsidP="00680A12">
      <w:pPr>
        <w:pStyle w:val="Paper-Title"/>
        <w:spacing w:after="60"/>
      </w:pPr>
      <w:proofErr w:type="gramStart"/>
      <w:r>
        <w:t>TITLE</w:t>
      </w:r>
      <w:r w:rsidR="00997DEE" w:rsidRPr="00FB72BE">
        <w:t xml:space="preserve"> </w:t>
      </w:r>
      <w:r>
        <w:t xml:space="preserve"> PAPER</w:t>
      </w:r>
      <w:proofErr w:type="gramEnd"/>
    </w:p>
    <w:p w:rsidR="004A09D7" w:rsidRDefault="004A09D7" w:rsidP="00680A12">
      <w:pPr>
        <w:pStyle w:val="Paper-Title"/>
        <w:spacing w:after="60"/>
      </w:pPr>
    </w:p>
    <w:p w:rsidR="004A09D7" w:rsidRPr="00FB72BE" w:rsidRDefault="004A09D7" w:rsidP="00680A12">
      <w:pPr>
        <w:pStyle w:val="Paper-Title"/>
        <w:spacing w:after="60"/>
        <w:sectPr w:rsidR="004A09D7" w:rsidRPr="00FB72BE" w:rsidSect="003B4153">
          <w:footerReference w:type="even" r:id="rId9"/>
          <w:pgSz w:w="12240" w:h="15840" w:code="1"/>
          <w:pgMar w:top="1080" w:right="1080" w:bottom="1440" w:left="1080" w:header="720" w:footer="720" w:gutter="0"/>
          <w:cols w:space="720"/>
        </w:sectPr>
      </w:pPr>
    </w:p>
    <w:p w:rsidR="00374124" w:rsidRPr="0066674A" w:rsidRDefault="00374124" w:rsidP="004A129D">
      <w:pPr>
        <w:pStyle w:val="Affiliations"/>
      </w:pPr>
    </w:p>
    <w:p w:rsidR="00807712" w:rsidRPr="0066674A" w:rsidRDefault="00374124" w:rsidP="004A09D7">
      <w:pPr>
        <w:pStyle w:val="Author"/>
        <w:spacing w:after="0"/>
        <w:rPr>
          <w:spacing w:val="-2"/>
        </w:rPr>
      </w:pPr>
      <w:r w:rsidRPr="0066674A">
        <w:rPr>
          <w:spacing w:val="-2"/>
        </w:rPr>
        <w:br w:type="column"/>
      </w: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374124" w:rsidRPr="0066674A" w:rsidRDefault="00374124" w:rsidP="00374124">
      <w:pPr>
        <w:pStyle w:val="Author"/>
        <w:spacing w:after="0"/>
        <w:rPr>
          <w:spacing w:val="-2"/>
        </w:rPr>
      </w:pPr>
    </w:p>
    <w:p w:rsidR="004A09D7" w:rsidRPr="00FB72BE" w:rsidRDefault="00374124" w:rsidP="004A09D7">
      <w:pPr>
        <w:pStyle w:val="Author"/>
        <w:spacing w:after="0"/>
        <w:rPr>
          <w:spacing w:val="-2"/>
          <w:sz w:val="20"/>
          <w:lang w:val="pt-BR"/>
        </w:rPr>
      </w:pPr>
      <w:r w:rsidRPr="0066674A">
        <w:rPr>
          <w:spacing w:val="-2"/>
        </w:rPr>
        <w:t xml:space="preserve"> </w:t>
      </w:r>
      <w:r w:rsidRPr="0066674A">
        <w:rPr>
          <w:spacing w:val="-2"/>
        </w:rPr>
        <w:br w:type="column"/>
      </w:r>
    </w:p>
    <w:p w:rsidR="004A129D" w:rsidRPr="00FB72BE" w:rsidRDefault="004A129D" w:rsidP="00807712">
      <w:pPr>
        <w:pStyle w:val="Author"/>
        <w:spacing w:after="0"/>
        <w:rPr>
          <w:spacing w:val="-2"/>
          <w:sz w:val="20"/>
          <w:lang w:val="pt-BR"/>
        </w:rPr>
      </w:pPr>
    </w:p>
    <w:p w:rsidR="00B16AFE" w:rsidRPr="00FB72BE" w:rsidRDefault="00374124" w:rsidP="00374124">
      <w:pPr>
        <w:pStyle w:val="Author"/>
        <w:spacing w:after="0"/>
        <w:rPr>
          <w:spacing w:val="-2"/>
        </w:rPr>
      </w:pPr>
      <w:r w:rsidRPr="00FB72BE">
        <w:rPr>
          <w:spacing w:val="-2"/>
          <w:lang w:val="pt-BR"/>
        </w:rPr>
        <w:t xml:space="preserve"> </w:t>
      </w:r>
    </w:p>
    <w:p w:rsidR="00997DEE" w:rsidRPr="00FB72BE" w:rsidRDefault="00997DEE" w:rsidP="00B215BD">
      <w:pPr>
        <w:pStyle w:val="Affiliations"/>
        <w:rPr>
          <w:spacing w:val="-2"/>
          <w:sz w:val="24"/>
        </w:rPr>
        <w:sectPr w:rsidR="00997DEE" w:rsidRPr="00FB72BE" w:rsidSect="004A129D">
          <w:type w:val="continuous"/>
          <w:pgSz w:w="12240" w:h="15840" w:code="1"/>
          <w:pgMar w:top="1080" w:right="1080" w:bottom="1440" w:left="1080" w:header="720" w:footer="720" w:gutter="0"/>
          <w:cols w:num="3" w:space="102"/>
        </w:sectPr>
      </w:pPr>
    </w:p>
    <w:p w:rsidR="00997DEE" w:rsidRPr="00FB72BE" w:rsidRDefault="00997DEE">
      <w:pPr>
        <w:spacing w:after="0"/>
        <w:rPr>
          <w:lang w:val="en-GB"/>
        </w:rPr>
      </w:pPr>
      <w:r w:rsidRPr="00FB72BE">
        <w:rPr>
          <w:b/>
          <w:sz w:val="24"/>
          <w:lang w:val="en-GB"/>
        </w:rPr>
        <w:lastRenderedPageBreak/>
        <w:t>ABSTRACT</w:t>
      </w: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997DEE" w:rsidRPr="00FB72BE" w:rsidRDefault="00997DEE" w:rsidP="00245841">
      <w:pPr>
        <w:spacing w:before="120" w:after="0"/>
      </w:pPr>
      <w:r w:rsidRPr="00FB72BE">
        <w:rPr>
          <w:b/>
          <w:sz w:val="24"/>
        </w:rPr>
        <w:t>C</w:t>
      </w:r>
      <w:r w:rsidR="00197A72" w:rsidRPr="00FB72BE">
        <w:rPr>
          <w:b/>
          <w:sz w:val="24"/>
        </w:rPr>
        <w:t>CS Concepts</w:t>
      </w:r>
    </w:p>
    <w:p w:rsidR="00197A72" w:rsidRPr="00FB72BE" w:rsidRDefault="00197A72" w:rsidP="00381AEB">
      <w:pPr>
        <w:autoSpaceDE w:val="0"/>
        <w:autoSpaceDN w:val="0"/>
        <w:adjustRightInd w:val="0"/>
        <w:spacing w:after="0"/>
        <w:rPr>
          <w:b/>
        </w:rPr>
      </w:pPr>
      <w:r w:rsidRPr="00FB72BE">
        <w:rPr>
          <w:b/>
        </w:rPr>
        <w:t xml:space="preserve">• Information </w:t>
      </w:r>
      <w:proofErr w:type="spellStart"/>
      <w:r w:rsidRPr="00FB72BE">
        <w:rPr>
          <w:b/>
        </w:rPr>
        <w:t>systems~Multimedia</w:t>
      </w:r>
      <w:proofErr w:type="spellEnd"/>
      <w:r w:rsidRPr="00FB72BE">
        <w:rPr>
          <w:b/>
        </w:rPr>
        <w:t xml:space="preserve"> information systems   • Computing </w:t>
      </w:r>
      <w:proofErr w:type="spellStart"/>
      <w:r w:rsidRPr="00FB72BE">
        <w:rPr>
          <w:b/>
        </w:rPr>
        <w:t>methodologies~Virtual</w:t>
      </w:r>
      <w:proofErr w:type="spellEnd"/>
      <w:r w:rsidRPr="00FB72BE">
        <w:rPr>
          <w:b/>
        </w:rPr>
        <w:t xml:space="preserve"> reality • Information </w:t>
      </w:r>
      <w:proofErr w:type="spellStart"/>
      <w:r w:rsidRPr="00FB72BE">
        <w:rPr>
          <w:b/>
        </w:rPr>
        <w:t>systems~Multimedia</w:t>
      </w:r>
      <w:proofErr w:type="spellEnd"/>
      <w:r w:rsidRPr="00FB72BE">
        <w:rPr>
          <w:b/>
        </w:rPr>
        <w:t xml:space="preserve"> information </w:t>
      </w:r>
      <w:r w:rsidRPr="00FB72BE">
        <w:rPr>
          <w:b/>
        </w:rPr>
        <w:lastRenderedPageBreak/>
        <w:t xml:space="preserve">systems   • Human-centered </w:t>
      </w:r>
      <w:proofErr w:type="spellStart"/>
      <w:r w:rsidRPr="00FB72BE">
        <w:rPr>
          <w:b/>
        </w:rPr>
        <w:t>computing~Graphical</w:t>
      </w:r>
      <w:proofErr w:type="spellEnd"/>
      <w:r w:rsidRPr="00FB72BE">
        <w:rPr>
          <w:b/>
        </w:rPr>
        <w:t xml:space="preserve"> user interfaces • Applied </w:t>
      </w:r>
      <w:proofErr w:type="spellStart"/>
      <w:r w:rsidRPr="00FB72BE">
        <w:rPr>
          <w:b/>
        </w:rPr>
        <w:t>computing~Life</w:t>
      </w:r>
      <w:proofErr w:type="spellEnd"/>
      <w:r w:rsidRPr="00FB72BE">
        <w:rPr>
          <w:b/>
        </w:rPr>
        <w:t xml:space="preserve"> and medical sciences.</w:t>
      </w:r>
    </w:p>
    <w:p w:rsidR="00997DEE" w:rsidRPr="00FB72BE" w:rsidRDefault="00997DEE" w:rsidP="00245841">
      <w:pPr>
        <w:spacing w:before="120" w:after="0"/>
      </w:pPr>
      <w:r w:rsidRPr="00FB72BE">
        <w:rPr>
          <w:b/>
          <w:sz w:val="24"/>
        </w:rPr>
        <w:t>General Terms</w:t>
      </w:r>
    </w:p>
    <w:p w:rsidR="00997DEE" w:rsidRPr="00FB72BE" w:rsidRDefault="00997DEE" w:rsidP="00245841">
      <w:pPr>
        <w:pStyle w:val="Abstract"/>
      </w:pPr>
      <w:proofErr w:type="gramStart"/>
      <w:r w:rsidRPr="00FB72BE">
        <w:t>Design, Experimentation, Performance.</w:t>
      </w:r>
      <w:proofErr w:type="gramEnd"/>
    </w:p>
    <w:p w:rsidR="00AB1A34" w:rsidRPr="00FB72BE" w:rsidRDefault="00AB1A34" w:rsidP="00245841">
      <w:pPr>
        <w:pStyle w:val="Abstract"/>
      </w:pPr>
    </w:p>
    <w:p w:rsidR="00114FBD" w:rsidRPr="00114FBD" w:rsidRDefault="00114FBD" w:rsidP="00114FBD">
      <w:pPr>
        <w:framePr w:w="4680" w:h="1977" w:hRule="exact" w:hSpace="187" w:wrap="around" w:vAnchor="page" w:hAnchor="page" w:x="1155" w:y="12605" w:anchorLock="1"/>
        <w:spacing w:after="0"/>
        <w:rPr>
          <w:color w:val="222222"/>
          <w:sz w:val="14"/>
          <w:szCs w:val="14"/>
          <w:shd w:val="clear" w:color="auto" w:fill="FFFFFF"/>
        </w:rPr>
      </w:pPr>
      <w:r w:rsidRPr="00114FBD">
        <w:rPr>
          <w:color w:val="222222"/>
          <w:sz w:val="14"/>
          <w:szCs w:val="14"/>
          <w:shd w:val="clear" w:color="auto" w:fill="FFFFFF"/>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w:t>
      </w:r>
      <w:proofErr w:type="gramStart"/>
      <w:r w:rsidRPr="00114FBD">
        <w:rPr>
          <w:color w:val="222222"/>
          <w:sz w:val="14"/>
          <w:szCs w:val="14"/>
          <w:shd w:val="clear" w:color="auto" w:fill="FFFFFF"/>
        </w:rPr>
        <w:t>Request permissions from </w:t>
      </w:r>
      <w:hyperlink r:id="rId10" w:tgtFrame="_blank" w:history="1">
        <w:r w:rsidRPr="00114FBD">
          <w:rPr>
            <w:color w:val="222222"/>
            <w:sz w:val="14"/>
            <w:szCs w:val="14"/>
            <w:shd w:val="clear" w:color="auto" w:fill="FFFFFF"/>
          </w:rPr>
          <w:t>Permissions@acm.org</w:t>
        </w:r>
      </w:hyperlink>
      <w:r w:rsidRPr="00114FBD">
        <w:rPr>
          <w:color w:val="222222"/>
          <w:sz w:val="14"/>
          <w:szCs w:val="14"/>
          <w:shd w:val="clear" w:color="auto" w:fill="FFFFFF"/>
        </w:rPr>
        <w:t>.</w:t>
      </w:r>
      <w:proofErr w:type="gramEnd"/>
      <w:r w:rsidRPr="00114FBD">
        <w:rPr>
          <w:color w:val="222222"/>
          <w:sz w:val="14"/>
          <w:szCs w:val="14"/>
          <w:shd w:val="clear" w:color="auto" w:fill="FFFFFF"/>
        </w:rPr>
        <w:br/>
      </w:r>
      <w:proofErr w:type="gramStart"/>
      <w:r w:rsidRPr="00114FBD">
        <w:rPr>
          <w:color w:val="222222"/>
          <w:sz w:val="14"/>
          <w:szCs w:val="14"/>
          <w:shd w:val="clear" w:color="auto" w:fill="FFFFFF"/>
        </w:rPr>
        <w:t>REHAB 2016, October 13-14, 2016, Lisbon, Saudi Arabia </w:t>
      </w:r>
      <w:r w:rsidRPr="00114FBD">
        <w:rPr>
          <w:color w:val="222222"/>
          <w:sz w:val="14"/>
          <w:szCs w:val="14"/>
          <w:shd w:val="clear" w:color="auto" w:fill="FFFFFF"/>
        </w:rPr>
        <w:br/>
        <w:t>© 2016 ACM.</w:t>
      </w:r>
      <w:proofErr w:type="gramEnd"/>
      <w:r w:rsidRPr="00114FBD">
        <w:rPr>
          <w:color w:val="222222"/>
          <w:sz w:val="14"/>
          <w:szCs w:val="14"/>
          <w:shd w:val="clear" w:color="auto" w:fill="FFFFFF"/>
        </w:rPr>
        <w:t xml:space="preserve"> ISBN 978-1-4503-4765-5/16/10…$15.00</w:t>
      </w:r>
      <w:r w:rsidRPr="00114FBD">
        <w:rPr>
          <w:sz w:val="14"/>
          <w:szCs w:val="14"/>
        </w:rPr>
        <w:t> </w:t>
      </w:r>
      <w:r w:rsidRPr="00114FBD">
        <w:rPr>
          <w:color w:val="222222"/>
          <w:sz w:val="14"/>
          <w:szCs w:val="14"/>
          <w:shd w:val="clear" w:color="auto" w:fill="FFFFFF"/>
        </w:rPr>
        <w:br/>
        <w:t>DOI:</w:t>
      </w:r>
      <w:r w:rsidRPr="00114FBD">
        <w:rPr>
          <w:sz w:val="14"/>
          <w:szCs w:val="14"/>
        </w:rPr>
        <w:t> </w:t>
      </w:r>
      <w:hyperlink r:id="rId11" w:tgtFrame="_blank" w:history="1">
        <w:r w:rsidRPr="00114FBD">
          <w:rPr>
            <w:color w:val="222222"/>
            <w:sz w:val="14"/>
            <w:szCs w:val="14"/>
          </w:rPr>
          <w:t>http://dx.doi.org/10.1145/3051488.3051517</w:t>
        </w:r>
      </w:hyperlink>
    </w:p>
    <w:p w:rsidR="00997DEE" w:rsidRPr="00FB72BE" w:rsidRDefault="00997DEE" w:rsidP="00647790">
      <w:pPr>
        <w:spacing w:before="120" w:after="0"/>
        <w:rPr>
          <w:b/>
          <w:sz w:val="24"/>
        </w:rPr>
      </w:pPr>
      <w:r w:rsidRPr="00FB72BE">
        <w:rPr>
          <w:b/>
          <w:sz w:val="24"/>
        </w:rPr>
        <w:t>Keywords</w:t>
      </w:r>
    </w:p>
    <w:p w:rsidR="00997DEE" w:rsidRPr="00FB72BE" w:rsidRDefault="00997DEE" w:rsidP="00C1538B">
      <w:pPr>
        <w:spacing w:after="120"/>
      </w:pPr>
      <w:r w:rsidRPr="004A09D7">
        <w:rPr>
          <w:rFonts w:eastAsia="MS Mincho"/>
          <w:highlight w:val="yellow"/>
        </w:rPr>
        <w:t xml:space="preserve">Virtual Rehabilitation; </w:t>
      </w:r>
      <w:r w:rsidR="004A09D7" w:rsidRPr="004A09D7">
        <w:rPr>
          <w:rFonts w:eastAsia="MS Mincho"/>
          <w:highlight w:val="yellow"/>
        </w:rPr>
        <w:t>Rare Diseases</w:t>
      </w:r>
      <w:r w:rsidRPr="004A09D7">
        <w:rPr>
          <w:rFonts w:eastAsia="MS Mincho"/>
          <w:highlight w:val="yellow"/>
        </w:rPr>
        <w:t xml:space="preserve">; Physical Therapy; </w:t>
      </w:r>
      <w:r w:rsidR="00FD45B3" w:rsidRPr="004A09D7">
        <w:rPr>
          <w:rFonts w:eastAsia="MS Mincho"/>
          <w:highlight w:val="yellow"/>
        </w:rPr>
        <w:t>Numbness; Tingling</w:t>
      </w:r>
      <w:r w:rsidR="00B85EF1" w:rsidRPr="004A09D7">
        <w:rPr>
          <w:rFonts w:eastAsia="MS Mincho"/>
          <w:highlight w:val="yellow"/>
        </w:rPr>
        <w:t xml:space="preserve">; </w:t>
      </w:r>
      <w:r w:rsidR="00FD45B3" w:rsidRPr="004A09D7">
        <w:rPr>
          <w:rFonts w:eastAsia="MS Mincho"/>
          <w:highlight w:val="yellow"/>
        </w:rPr>
        <w:t>Range-of-motion</w:t>
      </w:r>
      <w:r w:rsidR="00B85EF1" w:rsidRPr="004A09D7">
        <w:rPr>
          <w:rFonts w:eastAsia="MS Mincho"/>
          <w:highlight w:val="yellow"/>
        </w:rPr>
        <w:t xml:space="preserve">; </w:t>
      </w:r>
      <w:r w:rsidR="00FD45B3" w:rsidRPr="004A09D7">
        <w:rPr>
          <w:rFonts w:eastAsia="MS Mincho"/>
          <w:highlight w:val="yellow"/>
        </w:rPr>
        <w:t>Grip strength</w:t>
      </w:r>
      <w:r w:rsidRPr="004A09D7">
        <w:rPr>
          <w:rFonts w:eastAsia="MS Mincho"/>
          <w:highlight w:val="yellow"/>
        </w:rPr>
        <w:t>.</w:t>
      </w:r>
    </w:p>
    <w:p w:rsidR="004A09D7" w:rsidRDefault="00997DEE" w:rsidP="00012128">
      <w:pPr>
        <w:pStyle w:val="Ttulo1"/>
        <w:numPr>
          <w:ilvl w:val="0"/>
          <w:numId w:val="3"/>
        </w:numPr>
        <w:spacing w:before="120"/>
      </w:pPr>
      <w:r w:rsidRPr="00FB72BE">
        <w:t>INTRODUCTION</w:t>
      </w:r>
    </w:p>
    <w:p w:rsidR="00012128" w:rsidRDefault="00012128" w:rsidP="00012128">
      <w:pPr>
        <w:rPr>
          <w:rFonts w:eastAsia="MS Mincho"/>
        </w:rPr>
      </w:pPr>
    </w:p>
    <w:p w:rsidR="00012128" w:rsidRPr="00012128" w:rsidRDefault="00012128" w:rsidP="00012128">
      <w:pPr>
        <w:rPr>
          <w:rFonts w:eastAsia="MS Mincho"/>
        </w:rPr>
      </w:pPr>
      <w:r w:rsidRPr="00012128">
        <w:rPr>
          <w:rFonts w:eastAsia="MS Mincho"/>
        </w:rPr>
        <w:t>Public and private health institutions have expressed the main objective of "ensuring conditions in which people can be healthy," generating solutions if unexpected or persistent health problems or environmental factors appear that put large populations at risk</w:t>
      </w:r>
      <w:r w:rsidR="0051786E">
        <w:rPr>
          <w:rFonts w:eastAsia="MS Mincho"/>
        </w:rPr>
        <w:t xml:space="preserve"> </w:t>
      </w:r>
      <w:r w:rsidR="0051786E">
        <w:rPr>
          <w:rFonts w:eastAsia="MS Mincho"/>
        </w:rPr>
        <w:fldChar w:fldCharType="begin"/>
      </w:r>
      <w:r w:rsidR="001B0A57">
        <w:rPr>
          <w:rFonts w:eastAsia="MS Mincho"/>
        </w:rPr>
        <w:instrText xml:space="preserve"> ADDIN ZOTERO_ITEM CSL_CITATION {"citationID":"vQnuYZ1c","properties":{"formattedCitation":"[1]","plainCitation":"[1]","noteIndex":0},"citationItems":[{"id":95,"uris":["http://zotero.org/users/local/DEZFbgRe/items/EDL88KNL"],"uri":["http://zotero.org/users/local/DEZFbgRe/items/EDL88KNL"],"itemData":{"id":95,"type":"article-journal","title":"Public Health and Rare Diseases: Oxymoron No More","container-title":"Preventing Chronic Disease","volume":"13","source":"PubMed Central","URL":"https://www.ncbi.nlm.nih.gov/pmc/articles/PMC4714940/","DOI":"10.5888/pcd13.150491","ISSN":"1545-1151","note":"PMID: 26766846\nPMCID: PMC4714940","shortTitle":"Public Health and Rare Diseases","journalAbbreviation":"Prev Chronic Dis","author":[{"family":"Valdez","given":"Rodolfo"},{"family":"Ouyang","given":"Lijing"},{"family":"Bolen","given":"Julie"}],"issued":{"date-parts":[["2016",1,14]]},"accessed":{"date-parts":[["2019",3,21]]}}}],"schema":"https://github.com/citation-style-language/schema/raw/master/csl-citation.json"} </w:instrText>
      </w:r>
      <w:r w:rsidR="0051786E">
        <w:rPr>
          <w:rFonts w:eastAsia="MS Mincho"/>
        </w:rPr>
        <w:fldChar w:fldCharType="separate"/>
      </w:r>
      <w:r w:rsidR="001B0A57" w:rsidRPr="001B0A57">
        <w:rPr>
          <w:rFonts w:eastAsia="MS Mincho"/>
        </w:rPr>
        <w:t>[1]</w:t>
      </w:r>
      <w:r w:rsidR="0051786E">
        <w:rPr>
          <w:rFonts w:eastAsia="MS Mincho"/>
        </w:rPr>
        <w:fldChar w:fldCharType="end"/>
      </w:r>
      <w:r w:rsidRPr="00012128">
        <w:rPr>
          <w:rFonts w:eastAsia="MS Mincho"/>
        </w:rPr>
        <w:t xml:space="preserve">. </w:t>
      </w:r>
    </w:p>
    <w:p w:rsidR="00012128" w:rsidRPr="00012128" w:rsidRDefault="00012128" w:rsidP="00012128">
      <w:pPr>
        <w:rPr>
          <w:rFonts w:eastAsia="MS Mincho"/>
        </w:rPr>
      </w:pPr>
      <w:r w:rsidRPr="00012128">
        <w:rPr>
          <w:rFonts w:eastAsia="MS Mincho"/>
        </w:rPr>
        <w:t>Health institutions work with professionals from different areas to investigate the causes that put the lives and health of the populations at risk in order to prevent, mitigate or suppress the inconveniences generated</w:t>
      </w:r>
      <w:r w:rsidR="00EE3C88">
        <w:rPr>
          <w:rFonts w:eastAsia="MS Mincho"/>
        </w:rPr>
        <w:t xml:space="preserve"> </w:t>
      </w:r>
      <w:r w:rsidR="00EE3C88">
        <w:rPr>
          <w:rFonts w:eastAsia="MS Mincho"/>
        </w:rPr>
        <w:fldChar w:fldCharType="begin"/>
      </w:r>
      <w:r w:rsidR="001B0A57">
        <w:rPr>
          <w:rFonts w:eastAsia="MS Mincho"/>
        </w:rPr>
        <w:instrText xml:space="preserve"> ADDIN ZOTERO_ITEM CSL_CITATION {"citationID":"WTnpycyv","properties":{"formattedCitation":"[1]","plainCitation":"[1]","noteIndex":0},"citationItems":[{"id":95,"uris":["http://zotero.org/users/local/DEZFbgRe/items/EDL88KNL"],"uri":["http://zotero.org/users/local/DEZFbgRe/items/EDL88KNL"],"itemData":{"id":95,"type":"article-journal","title":"Public Health and Rare Diseases: Oxymoron No More","container-title":"Preventing Chronic Disease","volume":"13","source":"PubMed Central","URL":"https://www.ncbi.nlm.nih.gov/pmc/articles/PMC4714940/","DOI":"10.5888/pcd13.150491","ISSN":"1545-1151","note":"PMID: 26766846\nPMCID: PMC4714940","shortTitle":"Public Health and Rare Diseases","journalAbbreviation":"Prev Chronic Dis","author":[{"family":"Valdez","given":"Rodolfo"},{"family":"Ouyang","given":"Lijing"},{"family":"Bolen","given":"Julie"}],"issued":{"date-parts":[["2016",1,14]]},"accessed":{"date-parts":[["2019",3,21]]}}}],"schema":"https://github.com/citation-style-language/schema/raw/master/csl-citation.json"} </w:instrText>
      </w:r>
      <w:r w:rsidR="00EE3C88">
        <w:rPr>
          <w:rFonts w:eastAsia="MS Mincho"/>
        </w:rPr>
        <w:fldChar w:fldCharType="separate"/>
      </w:r>
      <w:r w:rsidR="001B0A57" w:rsidRPr="001B0A57">
        <w:rPr>
          <w:rFonts w:eastAsia="MS Mincho"/>
        </w:rPr>
        <w:t>[1]</w:t>
      </w:r>
      <w:r w:rsidR="00EE3C88">
        <w:rPr>
          <w:rFonts w:eastAsia="MS Mincho"/>
        </w:rPr>
        <w:fldChar w:fldCharType="end"/>
      </w:r>
      <w:r w:rsidRPr="00012128">
        <w:rPr>
          <w:rFonts w:eastAsia="MS Mincho"/>
        </w:rPr>
        <w:t>. However, this action does not happen with diseases known as rare or orphan diseases, which affect few subjects and are dispersed in the world with a variety of disorders and symptoms due to genetic variations or the stage of appearance in the subject</w:t>
      </w:r>
      <w:r w:rsidR="00EE3C88">
        <w:rPr>
          <w:rFonts w:eastAsia="MS Mincho"/>
        </w:rPr>
        <w:t xml:space="preserve"> </w:t>
      </w:r>
      <w:r w:rsidR="00EE3C88">
        <w:rPr>
          <w:rFonts w:eastAsia="MS Mincho"/>
        </w:rPr>
        <w:fldChar w:fldCharType="begin"/>
      </w:r>
      <w:r w:rsidR="001B0A57">
        <w:rPr>
          <w:rFonts w:eastAsia="MS Mincho"/>
        </w:rPr>
        <w:instrText xml:space="preserve"> ADDIN ZOTERO_ITEM CSL_CITATION {"citationID":"Dg0DKbpI","properties":{"formattedCitation":"[2]","plainCitation":"[2]","noteIndex":0},"citationItems":[{"id":100,"uris":["http://zotero.org/users/local/DEZFbgRe/items/68V256PX"],"uri":["http://zotero.org/users/local/DEZFbgRe/items/68V256PX"],"itemData":{"id":100,"type":"article-journal","title":"Living with a rare disorder: a systematic review of the qualitative literature","container-title":"Molecular Genetics &amp; Genomic Medicine","page":"758-773","volume":"5","issue":"6","source":"Wiley Online Library","abstract":"Background Individuals with rare diseases may face challenges that are different from those experienced in more common medical conditions. A wide range of different rare conditions has resulted in a myriad of studies investigating the specificities of the diagnosis in focus. The shared psychological experiences of individuals with a rare condition, however, have not been reviewed systematically. Methods We performed a systematic review, including qualitative studies on adults, published between 2000 and 2016. Papers including more than one rare genetic or nongenetic diagnosis were included. Studies based on single diagnoses were excluded except for four specific conditions: hemophilia (bleeding disorder), phenylketonuria (metabolic disorder), Fabry disease (lysosomal storage disorder), and epidermolysis bullosa (skin disorder). Results The review identified 21 studies. Findings were synthesized and categorized according to three main themes: (1) Consequences of living with a rare disorder, (2) Social aspects of living with a rare disorder, and (3) Experiences with the health care system. Findings point to several unique challenges, such as the psychological, medical, and social consequences of a lack of knowledge about the condition in health care and social settings. Conclusion The findings highlight the need for more research on the shared psychological and social impact of living with a rare diagnosis across conditions, in order to identify risk factors and inform clinical practice.","DOI":"10.1002/mgg3.315","ISSN":"2324-9269","shortTitle":"Living with a rare disorder","language":"en","author":[{"family":"Lippe","given":"Charlotte","dropping-particle":"von der"},{"family":"Diesen","given":"Plata S."},{"family":"Feragen","given":"Kristin B."}],"issued":{"date-parts":[["2017"]]}}}],"schema":"https://github.com/citation-style-language/schema/raw/master/csl-citation.json"} </w:instrText>
      </w:r>
      <w:r w:rsidR="00EE3C88">
        <w:rPr>
          <w:rFonts w:eastAsia="MS Mincho"/>
        </w:rPr>
        <w:fldChar w:fldCharType="separate"/>
      </w:r>
      <w:r w:rsidR="001B0A57" w:rsidRPr="001B0A57">
        <w:rPr>
          <w:rFonts w:eastAsia="MS Mincho"/>
        </w:rPr>
        <w:t>[2]</w:t>
      </w:r>
      <w:r w:rsidR="00EE3C88">
        <w:rPr>
          <w:rFonts w:eastAsia="MS Mincho"/>
        </w:rPr>
        <w:fldChar w:fldCharType="end"/>
      </w:r>
    </w:p>
    <w:p w:rsidR="00012128" w:rsidRPr="00012128" w:rsidRDefault="00012128" w:rsidP="00012128">
      <w:pPr>
        <w:rPr>
          <w:rFonts w:eastAsia="MS Mincho"/>
        </w:rPr>
      </w:pPr>
      <w:r w:rsidRPr="00012128">
        <w:rPr>
          <w:rFonts w:eastAsia="MS Mincho"/>
        </w:rPr>
        <w:t>Rare diseases are defined as such, depending on the prevalence in each country. The European Union considers a rare disease if 1:2,000 subjects has that disease</w:t>
      </w:r>
      <w:r w:rsidR="008F423B">
        <w:rPr>
          <w:rFonts w:eastAsia="MS Mincho"/>
        </w:rPr>
        <w:t xml:space="preserve"> </w:t>
      </w:r>
      <w:r w:rsidR="008F423B">
        <w:rPr>
          <w:rFonts w:eastAsia="MS Mincho"/>
        </w:rPr>
        <w:fldChar w:fldCharType="begin"/>
      </w:r>
      <w:r w:rsidR="008F423B">
        <w:rPr>
          <w:rFonts w:eastAsia="MS Mincho"/>
        </w:rPr>
        <w:instrText xml:space="preserve"> ADDIN ZOTERO_ITEM CSL_CITATION {"citationID":"Lk1Izfjl","properties":{"formattedCitation":"[3]","plainCitation":"[3]","noteIndex":0},"citationItems":[{"id":108,"uris":["http://zotero.org/users/local/DEZFbgRe/items/GNR2RZJC"],"uri":["http://zotero.org/users/local/DEZFbgRe/items/GNR2RZJC"],"itemData":{"id":108,"type":"webpage","title":"About Rare Diseases | www.eurordis.org","URL":"https://www.eurordis.org/about-rare-diseases","author":[{"family":"Eurordis","given":""}],"issued":{"date-parts":[["2018"]]},"accessed":{"date-parts":[["2019",3,21]]}}}],"schema":"https://github.com/citation-style-language/schema/raw/master/csl-citation.json"} </w:instrText>
      </w:r>
      <w:r w:rsidR="008F423B">
        <w:rPr>
          <w:rFonts w:eastAsia="MS Mincho"/>
        </w:rPr>
        <w:fldChar w:fldCharType="separate"/>
      </w:r>
      <w:r w:rsidR="008F423B" w:rsidRPr="008F423B">
        <w:rPr>
          <w:rFonts w:eastAsia="MS Mincho"/>
        </w:rPr>
        <w:t>[3]</w:t>
      </w:r>
      <w:r w:rsidR="008F423B">
        <w:rPr>
          <w:rFonts w:eastAsia="MS Mincho"/>
        </w:rPr>
        <w:fldChar w:fldCharType="end"/>
      </w:r>
      <w:r w:rsidRPr="00012128">
        <w:rPr>
          <w:rFonts w:eastAsia="MS Mincho"/>
        </w:rPr>
        <w:t>; in Norway 1:10,000 subjects have this diseases (</w:t>
      </w:r>
      <w:proofErr w:type="spellStart"/>
      <w:r w:rsidRPr="00012128">
        <w:rPr>
          <w:rFonts w:eastAsia="MS Mincho"/>
        </w:rPr>
        <w:t>Helsenorge</w:t>
      </w:r>
      <w:proofErr w:type="spellEnd"/>
      <w:r w:rsidRPr="00012128">
        <w:rPr>
          <w:rFonts w:eastAsia="MS Mincho"/>
        </w:rPr>
        <w:t>, 2016); in Taiwan 1:10,0000 subjects (</w:t>
      </w:r>
      <w:proofErr w:type="spellStart"/>
      <w:r w:rsidRPr="00012128">
        <w:rPr>
          <w:rFonts w:eastAsia="MS Mincho"/>
        </w:rPr>
        <w:t>mediographic</w:t>
      </w:r>
      <w:proofErr w:type="spellEnd"/>
      <w:r w:rsidRPr="00012128">
        <w:rPr>
          <w:rFonts w:eastAsia="MS Mincho"/>
        </w:rPr>
        <w:t>, 2015); in Italy 1:20,000 subjects (</w:t>
      </w:r>
      <w:proofErr w:type="spellStart"/>
      <w:r w:rsidRPr="00012128">
        <w:rPr>
          <w:rFonts w:eastAsia="MS Mincho"/>
        </w:rPr>
        <w:t>mediographic</w:t>
      </w:r>
      <w:proofErr w:type="spellEnd"/>
      <w:r w:rsidRPr="00012128">
        <w:rPr>
          <w:rFonts w:eastAsia="MS Mincho"/>
        </w:rPr>
        <w:t xml:space="preserve">, 2015); in the United States 1:5.000 subjects (Cortés, 2015; Genetic and Rare Diseases Information Center, 2017a); in Japan 1:2,500 subjects (Cortés, 2015); apparently the patients are few, scattered all over the world and distributed in the 5,000 to 8,000 registered rare diseases (Alonso, </w:t>
      </w:r>
      <w:proofErr w:type="spellStart"/>
      <w:r w:rsidRPr="00012128">
        <w:rPr>
          <w:rFonts w:eastAsia="MS Mincho"/>
        </w:rPr>
        <w:t>Hawrylak</w:t>
      </w:r>
      <w:proofErr w:type="spellEnd"/>
      <w:r w:rsidRPr="00012128">
        <w:rPr>
          <w:rFonts w:eastAsia="MS Mincho"/>
        </w:rPr>
        <w:t>, &amp; Gómez, 2010; Boycott et al., 2013; Institute of Medicine National Academies of Sciences, 2010).</w:t>
      </w:r>
    </w:p>
    <w:p w:rsidR="00012128" w:rsidRPr="00012128" w:rsidRDefault="00012128" w:rsidP="00012128">
      <w:pPr>
        <w:rPr>
          <w:rFonts w:eastAsia="MS Mincho"/>
        </w:rPr>
      </w:pPr>
      <w:r w:rsidRPr="00012128">
        <w:rPr>
          <w:rFonts w:eastAsia="MS Mincho"/>
        </w:rPr>
        <w:t xml:space="preserve">The 80% of rare diseases are genetic origin and the difference is due to bacterial or viral infections, </w:t>
      </w:r>
      <w:r w:rsidR="00F54E31" w:rsidRPr="00012128">
        <w:rPr>
          <w:rFonts w:eastAsia="MS Mincho"/>
        </w:rPr>
        <w:t>environment</w:t>
      </w:r>
      <w:r w:rsidRPr="00012128">
        <w:rPr>
          <w:rFonts w:eastAsia="MS Mincho"/>
        </w:rPr>
        <w:t xml:space="preserve"> factors or allergies</w:t>
      </w:r>
      <w:r w:rsidR="006B049A">
        <w:rPr>
          <w:rFonts w:eastAsia="MS Mincho"/>
        </w:rPr>
        <w:t xml:space="preserve"> </w:t>
      </w:r>
      <w:r w:rsidR="006B049A">
        <w:rPr>
          <w:rFonts w:eastAsia="MS Mincho"/>
        </w:rPr>
        <w:fldChar w:fldCharType="begin"/>
      </w:r>
      <w:r w:rsidR="006B049A">
        <w:rPr>
          <w:rFonts w:eastAsia="MS Mincho"/>
        </w:rPr>
        <w:instrText xml:space="preserve"> ADDIN ZOTERO_ITEM CSL_CITATION {"citationID":"4AeVcuUU","properties":{"formattedCitation":"[4], [5]","plainCitation":"[4], [5]","noteIndex":0},"citationItems":[{"id":110,"uris":["http://zotero.org/users/local/DEZFbgRe/items/IFNWZGT4"],"uri":["http://zotero.org/users/local/DEZFbgRe/items/IFNWZGT4"],"itemData":{"id":110,"type":"article-journal","title":"Genetic diagnosis of developmental disorders in the DDD study: a scalable analysis of genome-wide research data","container-title":"The Lancet","page":"1305-1314","volume":"385","issue":"9975","source":"ScienceDirect","abstract":"Summary\nBackground\nHuman genome sequencing has transformed our understanding of genomic variation and its relevance to health and disease, and is now starting to enter clinical practice for the diagnosis of rare diseases. The question of whether and how some categories of genomic findings should be shared with individual research participants is currently a topic of international debate, and development of robust analytical workflows to identify and communicate clinically relevant variants is paramount.\nMethods\nThe Deciphering Developmental Disorders (DDD) study has developed a UK-wide patient recruitment network involving over 180 clinicians across all 24 regional genetics services, and has performed genome-wide microarray and whole exome sequencing on children with undiagnosed developmental disorders and their parents. After data analysis, pertinent genomic variants were returned to individual research participants via their local clinical genetics team.\nFindings\nAround 80 000 genomic variants were identified from exome sequencing and microarray analysis in each individual, of which on average 400 were rare and predicted to be protein altering. By focusing only on de novo and segregating variants in known developmental disorder genes, we achieved a diagnostic yield of 27% among 1133 previously investigated yet undiagnosed children with developmental disorders, whilst minimising incidental findings. In families with developmentally normal parents, whole exome sequencing of the child and both parents resulted in a 10-fold reduction in the number of potential causal variants that needed clinical evaluation compared to sequencing only the child. Most diagnostic variants identified in known genes were novel and not present in current databases of known disease variation.\nInterpretation\nImplementation of a robust translational genomics workflow is achievable within a large-scale rare disease research study to allow feedback of potentially diagnostic findings to clinicians and research participants. Systematic recording of relevant clinical data, curation of a gene–phenotype knowledge base, and development of clinical decision support software are needed in addition to automated exclusion of almost all variants, which is crucial for scalable prioritisation and review of possible diagnostic variants. However, the resource requirements of development and maintenance of a clinical reporting system within a research setting are substantial.\nFunding\nHealth Innovation Challenge Fund, a parallel funding partnership between the Wellcome Trust and the UK Department of Health.","DOI":"10.1016/S0140-6736(14)61705-0","ISSN":"0140-6736","shortTitle":"Genetic diagnosis of developmental disorders in the DDD study","journalAbbreviation":"The Lancet","author":[{"family":"Wright","given":"Caroline F"},{"family":"Fitzgerald","given":"Tomas W"},{"family":"Jones","given":"Wendy D"},{"family":"Clayton","given":"Stephen"},{"family":"McRae","given":"Jeremy F"},{"family":"Kogelenberg","given":"Margriet","non-dropping-particle":"van"},{"family":"King","given":"Daniel A"},{"family":"Ambridge","given":"Kirsty"},{"family":"Barrett","given":"Daniel M"},{"family":"Bayzetinova","given":"Tanya"},{"family":"Bevan","given":"A Paul"},{"family":"Bragin","given":"Eugene"},{"family":"Chatzimichali","given":"Eleni A"},{"family":"Gribble","given":"Susan"},{"family":"Jones","given":"Philip"},{"family":"Krishnappa","given":"Netravathi"},{"family":"Mason","given":"Laura E"},{"family":"Miller","given":"Ray"},{"family":"Morley","given":"Katherine I"},{"family":"Parthiban","given":"Vijaya"},{"family":"Prigmore","given":"Elena"},{"family":"Rajan","given":"Diana"},{"family":"Sifrim","given":"Alejandro"},{"family":"Swaminathan","given":"G Jawahar"},{"family":"Tivey","given":"Adrian R"},{"family":"Middleton","given":"Anna"},{"family":"Parker","given":"Michael"},{"family":"Carter","given":"Nigel P"},{"family":"Barrett","given":"Jeffrey C"},{"family":"Hurles","given":"Matthew E"},{"family":"FitzPatrick","given":"David R"},{"family":"Firth","given":"Helen V"}],"issued":{"date-parts":[["2015",4,4]]}}},{"id":113,"uris":["http://zotero.org/users/local/DEZFbgRe/items/9USY3KGA"],"uri":["http://zotero.org/users/local/DEZFbgRe/items/9USY3KGA"],"itemData":{"id":113,"type":"book","title":"Rare Diseases and Orphan Products: Accelerating Research and Development","publisher":"National Academies Press","number-of-pages":"442","source":"Google Books","abstract":"Rare diseases collectively affect millions of Americans of all ages, but developing drugs and medical devices to prevent, diagnose, and treat these conditions is challenging. The Institute of Medicine (IOM) recommends implementing an integrated national strategy to promote rare diseases research and product development.","ISBN":"978-0-309-15806-0","note":"Google-Books-ID: HnYyeNIY3WwC","shortTitle":"Rare Diseases and Orphan Products","language":"en","author":[{"family":"Medicine","given":"Institute","dropping-particle":"of"},{"family":"Policy","given":"Board on Health Sciences"},{"family":"Development","given":"Committee on Accelerating Rare Diseases Research and Orphan Product"}],"issued":{"date-parts":[["2011",4,3]]}}}],"schema":"https://github.com/citation-style-language/schema/raw/master/csl-citation.json"} </w:instrText>
      </w:r>
      <w:r w:rsidR="006B049A">
        <w:rPr>
          <w:rFonts w:eastAsia="MS Mincho"/>
        </w:rPr>
        <w:fldChar w:fldCharType="separate"/>
      </w:r>
      <w:r w:rsidR="006B049A" w:rsidRPr="006B049A">
        <w:rPr>
          <w:rFonts w:eastAsia="MS Mincho"/>
        </w:rPr>
        <w:t>[4], [5]</w:t>
      </w:r>
      <w:r w:rsidR="006B049A">
        <w:rPr>
          <w:rFonts w:eastAsia="MS Mincho"/>
        </w:rPr>
        <w:fldChar w:fldCharType="end"/>
      </w:r>
      <w:r w:rsidRPr="00012128">
        <w:rPr>
          <w:rFonts w:eastAsia="MS Mincho"/>
        </w:rPr>
        <w:t>.</w:t>
      </w:r>
    </w:p>
    <w:p w:rsidR="00A957D4" w:rsidRDefault="00A957D4" w:rsidP="00012128">
      <w:pPr>
        <w:rPr>
          <w:rFonts w:eastAsia="MS Mincho"/>
        </w:rPr>
      </w:pPr>
      <w:r w:rsidRPr="00A957D4">
        <w:rPr>
          <w:rFonts w:eastAsia="MS Mincho"/>
        </w:rPr>
        <w:lastRenderedPageBreak/>
        <w:t xml:space="preserve">Patients with rare diseases, in addition to facing the symptoms of their pathology, must experience: 1) lack of knowledge and experience of clinical experts; 2) limitations of access to health systems; 3) low availability of drugs; 4) lack of interest of researchers </w:t>
      </w:r>
      <w:r w:rsidR="006B049A">
        <w:rPr>
          <w:rFonts w:eastAsia="MS Mincho"/>
        </w:rPr>
        <w:fldChar w:fldCharType="begin"/>
      </w:r>
      <w:r w:rsidR="006B049A">
        <w:rPr>
          <w:rFonts w:eastAsia="MS Mincho"/>
        </w:rPr>
        <w:instrText xml:space="preserve"> ADDIN ZOTERO_ITEM CSL_CITATION {"citationID":"GrYjdxea","properties":{"formattedCitation":"[6]","plainCitation":"[6]","noteIndex":0},"citationItems":[{"id":115,"uris":["http://zotero.org/users/local/DEZFbgRe/items/WGDZVJZC"],"uri":["http://zotero.org/users/local/DEZFbgRe/items/WGDZVJZC"],"itemData":{"id":115,"type":"article-journal","title":"Utilidad del diagnóstico genético preimplantatorio en enfermedades raras y otras enfermedades genéticas: [Conferencia]","container-title":"Boletín de la Sociedad Vasco-Navarra de pediatría = Euskal Herriko Pediatria Elkartearen aldizkaria","page":"49-52","issue":"111","source":"dialnet.unirioja.es","abstract":"Autorías: Guillermo Antiñolo Gil, M.D. Lozano.\nLocalización: Boletín de la Sociedad Vasco-Navarra de pediatría = Euskal Herriko Pediatria Elkartearen aldizkaria. Nº. 111, 2010.\nArtículo de Revista en Dialnet.","ISSN":"0037-8658","shortTitle":"Utilidad del diagnóstico genético preimplantatorio en enfermedades raras y otras enfermedades genéticas","language":"spa","author":[{"family":"Gil","given":"Guillermo Antiñolo"},{"family":"Lozano","given":"M. D."}],"issued":{"date-parts":[["2010"]]}}}],"schema":"https://github.com/citation-style-language/schema/raw/master/csl-citation.json"} </w:instrText>
      </w:r>
      <w:r w:rsidR="006B049A">
        <w:rPr>
          <w:rFonts w:eastAsia="MS Mincho"/>
        </w:rPr>
        <w:fldChar w:fldCharType="separate"/>
      </w:r>
      <w:r w:rsidR="006B049A" w:rsidRPr="006B049A">
        <w:rPr>
          <w:rFonts w:eastAsia="MS Mincho"/>
        </w:rPr>
        <w:t>[6]</w:t>
      </w:r>
      <w:r w:rsidR="006B049A">
        <w:rPr>
          <w:rFonts w:eastAsia="MS Mincho"/>
        </w:rPr>
        <w:fldChar w:fldCharType="end"/>
      </w:r>
      <w:r w:rsidRPr="00A957D4">
        <w:rPr>
          <w:rFonts w:eastAsia="MS Mincho"/>
        </w:rPr>
        <w:t>; these drawbacks have led to delays in diagnosis, inadequate or experimental treatments and even harmful treatments</w:t>
      </w:r>
      <w:r w:rsidR="006B049A">
        <w:rPr>
          <w:rFonts w:eastAsia="MS Mincho"/>
        </w:rPr>
        <w:t xml:space="preserve"> </w:t>
      </w:r>
      <w:r w:rsidR="006B049A">
        <w:rPr>
          <w:rFonts w:eastAsia="MS Mincho"/>
        </w:rPr>
        <w:fldChar w:fldCharType="begin"/>
      </w:r>
      <w:r w:rsidR="006B049A">
        <w:rPr>
          <w:rFonts w:eastAsia="MS Mincho"/>
        </w:rPr>
        <w:instrText xml:space="preserve"> ADDIN ZOTERO_ITEM CSL_CITATION {"citationID":"aEe7as64","properties":{"formattedCitation":"[7]","plainCitation":"[7]","noteIndex":0},"citationItems":[{"id":118,"uris":["http://zotero.org/users/local/DEZFbgRe/items/LGGSW22P"],"uri":["http://zotero.org/users/local/DEZFbgRe/items/LGGSW22P"],"itemData":{"id":118,"type":"article-journal","title":"How do patients with rare diseases experience the medical encounter? Exploring role behavior and its impact on patient–physician interaction","container-title":"Health Policy","page":"154-164","volume":"105","issue":"2","source":"ScienceDirect","abstract":"Objectives\nEmpirical research shows that patients with severe illnesses prefer the physician to dominate decision processes and provide the information needed. However, in rare diseases, due to the low prevalence and the lack of expertise, the patient is forced to become knowledgeable about his own disease state. Objectives of this study were to describe the experiences of patient–physician interaction in rare diseases, to develop an empirically derived typology of interaction patterns and to explore the antecedents of these interaction patterns, with a special focus on role behavior. Building on these results, implications for health care policy are made.\nMethods\nWe designed an exploratory study as a series of semi-standardized interviews with patients suffering from rare diseases. We extracted the following six rare diseases: amyotrophic lateral sclerosis, Duchenne muscular dystrophy, epidermolysis bullosa, Marfan syndrome, neurodegeneration with brain iron accumulation and Wilson's disease. A total of 107 interviews were recorded, transcribed and analyzed thematically in accordance with the grounded theory tradition.\nResults\nAs suggested, insufficient expertise of the healthcare providers proved to be a major problem in the highly specialized treatment process of rare diseases. Here, the patient often becomes an expert in his disease. Therefore, we identified the patient-directed interaction as a widely experienced communication pattern among patients with rare diseases. Our study also showed that role discrepancies have a major impact on communication processes in this context.\nConclusions\nPeople with rare diseases often face challenges, due to the low prevalence and the resulting lack of knowledge of their healthcare providers. Communication processes in this context are mainly affected by the role behavior of both the patient and provider. The present study showed the relevance of the provider's ability to acknowledge the active role of the patient as an informed, involved and interactive partner in the treatment process. However, allowing the patient to control therapy may require a change of mind-set with some long-standing traditional roles in healthcare.","DOI":"10.1016/j.healthpol.2012.02.018","ISSN":"0168-8510","shortTitle":"How do patients with rare diseases experience the medical encounter?","journalAbbreviation":"Health Policy","author":[{"family":"Budych","given":"Karolina"},{"family":"Helms","given":"Thomas M."},{"family":"Schultz","given":"Carsten"}],"issued":{"date-parts":[["2012",5,1]]}}}],"schema":"https://github.com/citation-style-language/schema/raw/master/csl-citation.json"} </w:instrText>
      </w:r>
      <w:r w:rsidR="006B049A">
        <w:rPr>
          <w:rFonts w:eastAsia="MS Mincho"/>
        </w:rPr>
        <w:fldChar w:fldCharType="separate"/>
      </w:r>
      <w:r w:rsidR="006B049A" w:rsidRPr="006B049A">
        <w:rPr>
          <w:rFonts w:eastAsia="MS Mincho"/>
        </w:rPr>
        <w:t>[7]</w:t>
      </w:r>
      <w:r w:rsidR="006B049A">
        <w:rPr>
          <w:rFonts w:eastAsia="MS Mincho"/>
        </w:rPr>
        <w:fldChar w:fldCharType="end"/>
      </w:r>
      <w:r w:rsidRPr="00A957D4">
        <w:rPr>
          <w:rFonts w:eastAsia="MS Mincho"/>
        </w:rPr>
        <w:t>.</w:t>
      </w:r>
    </w:p>
    <w:p w:rsidR="00012128" w:rsidRPr="00012128" w:rsidRDefault="00012128" w:rsidP="00012128">
      <w:pPr>
        <w:rPr>
          <w:rFonts w:eastAsia="MS Mincho"/>
        </w:rPr>
      </w:pPr>
      <w:r w:rsidRPr="00012128">
        <w:rPr>
          <w:rFonts w:eastAsia="MS Mincho"/>
        </w:rPr>
        <w:t>Rare diseases are often life-threatening diseases, or the physical or mental conditions of the subject</w:t>
      </w:r>
      <w:r w:rsidR="006B049A">
        <w:rPr>
          <w:rFonts w:eastAsia="MS Mincho"/>
        </w:rPr>
        <w:t xml:space="preserve"> </w:t>
      </w:r>
      <w:r w:rsidR="006B049A">
        <w:rPr>
          <w:rFonts w:eastAsia="MS Mincho"/>
        </w:rPr>
        <w:fldChar w:fldCharType="begin"/>
      </w:r>
      <w:r w:rsidR="006B049A">
        <w:rPr>
          <w:rFonts w:eastAsia="MS Mincho"/>
        </w:rPr>
        <w:instrText xml:space="preserve"> ADDIN ZOTERO_ITEM CSL_CITATION {"citationID":"3CQBwnuz","properties":{"formattedCitation":"[8]","plainCitation":"[8]","noteIndex":0},"citationItems":[{"id":121,"uris":["http://zotero.org/users/local/DEZFbgRe/items/TU36PSDA"],"uri":["http://zotero.org/users/local/DEZFbgRe/items/TU36PSDA"],"itemData":{"id":121,"type":"article-journal","title":"Quality of life in rare genetic conditions: A systematic review of the literature","container-title":"American Journal of Medical Genetics Part A","page":"1136-1156","volume":"152A","issue":"5","source":"Wiley Online Library","abstract":"Quality of life (QoL) refers to an individual's sense of overall well-being encompassing physical, psychological, emotional, social, and spiritual dimensions. Although genetics healthcare providers strive to promote patient well-being, and the term QoL is often invoked to refer to this outcome, there is lack of clarity as to what actually constitutes QoL from the patient's perspective. This systematic literature review aims to summarize and integrate research findings to help elucidate how healthcare providers can more effectively enhance the QoL of patients affected with rare genetic conditions. Eligible studies were those that measured QoL as a primary outcome variable using a validated, multi-dimensional scale. Detailed criteria were used to rate quality of design, methodology, and analytic rigor. Fifty-eight studies were selected for inclusion in the review, and a narrative synthesis of the data was performed. A central theme emerging from the literature is that, although genetic conditions have the potential to have significant negative consequences for individuals' lives, having a genetic condition does not necessarily entail poor QoL. Evidence demonstrates that factors beyond the physical manifestations of the disease, such as psychological well-being, coping, and illness perceptions, influence QoL and may serve as potent targets for intervention. The field of research on QoL in rare genetic conditions will be advanced by uniting around a clear conceptualization of QoL and using more rigorous methodology with comprehensive measures of global QoL. Published 2010 Wiley-Liss, Inc.","DOI":"10.1002/ajmg.a.33380","ISSN":"1552-4833","shortTitle":"Quality of life in rare genetic conditions","language":"en","author":[{"family":"Cohen","given":"Julie S."},{"family":"Biesecker","given":"Barbara B."}],"issued":{"date-parts":[["2010"]]}}}],"schema":"https://github.com/citation-style-language/schema/raw/master/csl-citation.json"} </w:instrText>
      </w:r>
      <w:r w:rsidR="006B049A">
        <w:rPr>
          <w:rFonts w:eastAsia="MS Mincho"/>
        </w:rPr>
        <w:fldChar w:fldCharType="separate"/>
      </w:r>
      <w:r w:rsidR="006B049A" w:rsidRPr="006B049A">
        <w:rPr>
          <w:rFonts w:eastAsia="MS Mincho"/>
        </w:rPr>
        <w:t>[8]</w:t>
      </w:r>
      <w:r w:rsidR="006B049A">
        <w:rPr>
          <w:rFonts w:eastAsia="MS Mincho"/>
        </w:rPr>
        <w:fldChar w:fldCharType="end"/>
      </w:r>
      <w:r w:rsidRPr="00012128">
        <w:rPr>
          <w:rFonts w:eastAsia="MS Mincho"/>
        </w:rPr>
        <w:t xml:space="preserve"> such as Huntington's disease, spina bifida, Fragile X syndrome, </w:t>
      </w:r>
      <w:proofErr w:type="spellStart"/>
      <w:r w:rsidRPr="00012128">
        <w:rPr>
          <w:rFonts w:eastAsia="MS Mincho"/>
        </w:rPr>
        <w:t>Guillain-Barré</w:t>
      </w:r>
      <w:proofErr w:type="spellEnd"/>
      <w:r w:rsidRPr="00012128">
        <w:rPr>
          <w:rFonts w:eastAsia="MS Mincho"/>
        </w:rPr>
        <w:t xml:space="preserve"> syndrome, Crohn's disease, cystic fibrosis, Duchenne muscular dystrophy and amyotrophic lateral sclerosis</w:t>
      </w:r>
      <w:r w:rsidR="00040A16">
        <w:rPr>
          <w:rFonts w:eastAsia="MS Mincho"/>
        </w:rPr>
        <w:t xml:space="preserve"> </w:t>
      </w:r>
      <w:r w:rsidR="00040A16">
        <w:rPr>
          <w:rFonts w:eastAsia="MS Mincho"/>
        </w:rPr>
        <w:fldChar w:fldCharType="begin"/>
      </w:r>
      <w:r w:rsidR="00040A16">
        <w:rPr>
          <w:rFonts w:eastAsia="MS Mincho"/>
        </w:rPr>
        <w:instrText xml:space="preserve"> ADDIN ZOTERO_ITEM CSL_CITATION {"citationID":"K0c49N0j","properties":{"formattedCitation":"[1], [9]","plainCitation":"[1], [9]","noteIndex":0},"citationItems":[{"id":95,"uris":["http://zotero.org/users/local/DEZFbgRe/items/EDL88KNL"],"uri":["http://zotero.org/users/local/DEZFbgRe/items/EDL88KNL"],"itemData":{"id":95,"type":"article-journal","title":"Public Health and Rare Diseases: Oxymoron No More","container-title":"Preventing Chronic Disease","volume":"13","source":"PubMed Central","URL":"https://www.ncbi.nlm.nih.gov/pmc/articles/PMC4714940/","DOI":"10.5888/pcd13.150491","ISSN":"1545-1151","note":"PMID: 26766846\nPMCID: PMC4714940","shortTitle":"Public Health and Rare Diseases","journalAbbreviation":"Prev Chronic Dis","author":[{"family":"Valdez","given":"Rodolfo"},{"family":"Ouyang","given":"Lijing"},{"family":"Bolen","given":"Julie"}],"issued":{"date-parts":[["2016",1,14]]},"accessed":{"date-parts":[["2019",3,21]]}}},{"id":124,"uris":["http://zotero.org/users/local/DEZFbgRe/items/5T6UVK6I"],"uri":["http://zotero.org/users/local/DEZFbgRe/items/5T6UVK6I"],"itemData":{"id":124,"type":"article","title":"ENFERMEDADES RARAS. NECESIDADES SOCIALES Y EDUCATIVAS EN LA EDAD ESCOLAR","abstract":"El colectivo de personas con enfermedades raras constituye un grupo importante de la población\nque plantea importantes retos en lo referente al establecimiento de las diferentes prestaciones. La situación que viven estas personas y sus familias ha cambiado mucho en los últimos años. Se ha incrementado el interés científico e institucional, impulsando la constitución de diferentes centros de enfermedades raras que están contribuyendo al desarrollo de acciones orientadas a la mejora asistencial y a\nla investigación. Los recientes estudios sobre este colectivo ponen de manifiesto que tienen necesidades específicas que deben ser satisfechas, tanto por los correspondientes servicios sanitarios como por\nlos servicios sociales y los educativos. Han sido pocas las investigaciones realizadas en este sentido,\nsiendo necesario aumentar los focos de estudio así como dar continuidad a los existentes, todo ello,\ncon el fin de mejorar tanto la calidad de vida de las propias personas afectadas por enfermedades raras\ncomo la de sus familias.\nEl abordaje de estas necesidades es un desafío a los investigadores. En este trabajo exponemos las\ncaracterísticas, problemáticas y necesidades de la población infantil afectada, abordando los conocimientos presentes y el contexto peculiar en el que se mueven estas enfermedades de poca incidencia.\nDescriptores: enfermedades raras, necesidades socioeducativas, enfermedades de baja prevalencia","author":[{"family":"García Alonso","given":"M. Isabe"},{"family":"Fernández Hawrylak","given":"María"},{"family":"Medina Gómez","given":"Begoña"}],"issued":{"date-parts":[["2010"]]}}}],"schema":"https://github.com/citation-style-language/schema/raw/master/csl-citation.json"} </w:instrText>
      </w:r>
      <w:r w:rsidR="00040A16">
        <w:rPr>
          <w:rFonts w:eastAsia="MS Mincho"/>
        </w:rPr>
        <w:fldChar w:fldCharType="separate"/>
      </w:r>
      <w:r w:rsidR="00040A16" w:rsidRPr="00040A16">
        <w:rPr>
          <w:rFonts w:eastAsia="MS Mincho"/>
        </w:rPr>
        <w:t>[1], [9]</w:t>
      </w:r>
      <w:r w:rsidR="00040A16">
        <w:rPr>
          <w:rFonts w:eastAsia="MS Mincho"/>
        </w:rPr>
        <w:fldChar w:fldCharType="end"/>
      </w:r>
      <w:r w:rsidRPr="00012128">
        <w:rPr>
          <w:rFonts w:eastAsia="MS Mincho"/>
        </w:rPr>
        <w:t xml:space="preserve">. The most frequent rare diseases in infants are osteogenesis or osteogenesis imperfecta, </w:t>
      </w:r>
      <w:proofErr w:type="spellStart"/>
      <w:r w:rsidRPr="00012128">
        <w:rPr>
          <w:rFonts w:eastAsia="MS Mincho"/>
        </w:rPr>
        <w:t>phenylke</w:t>
      </w:r>
      <w:proofErr w:type="spellEnd"/>
      <w:r w:rsidR="00040A16">
        <w:rPr>
          <w:rFonts w:eastAsia="MS Mincho"/>
        </w:rPr>
        <w:t xml:space="preserve"> </w:t>
      </w:r>
      <w:proofErr w:type="spellStart"/>
      <w:r w:rsidRPr="00012128">
        <w:rPr>
          <w:rFonts w:eastAsia="MS Mincho"/>
        </w:rPr>
        <w:t>tonuria</w:t>
      </w:r>
      <w:proofErr w:type="spellEnd"/>
      <w:r w:rsidRPr="00012128">
        <w:rPr>
          <w:rFonts w:eastAsia="MS Mincho"/>
        </w:rPr>
        <w:t xml:space="preserve">, </w:t>
      </w:r>
      <w:proofErr w:type="spellStart"/>
      <w:r w:rsidRPr="00012128">
        <w:rPr>
          <w:rFonts w:eastAsia="MS Mincho"/>
        </w:rPr>
        <w:t>oculocutaneous</w:t>
      </w:r>
      <w:proofErr w:type="spellEnd"/>
      <w:r w:rsidRPr="00012128">
        <w:rPr>
          <w:rFonts w:eastAsia="MS Mincho"/>
        </w:rPr>
        <w:t xml:space="preserve"> albinism, achondroplasia</w:t>
      </w:r>
      <w:r w:rsidR="00C8560F">
        <w:rPr>
          <w:rFonts w:eastAsia="MS Mincho"/>
        </w:rPr>
        <w:t xml:space="preserve"> and </w:t>
      </w:r>
      <w:r w:rsidR="00C8560F" w:rsidRPr="00C8560F">
        <w:rPr>
          <w:rFonts w:eastAsia="MS Mincho"/>
        </w:rPr>
        <w:t>the less common rare diseases are epilepsy and epileptic encephalopathy.</w:t>
      </w:r>
    </w:p>
    <w:p w:rsidR="00341CA1" w:rsidRDefault="00A957D4" w:rsidP="00D81BFA">
      <w:pPr>
        <w:pStyle w:val="Abstract"/>
        <w:rPr>
          <w:rFonts w:eastAsia="MS Mincho"/>
          <w:kern w:val="0"/>
        </w:rPr>
      </w:pPr>
      <w:r w:rsidRPr="00A957D4">
        <w:rPr>
          <w:rFonts w:eastAsia="MS Mincho"/>
          <w:kern w:val="0"/>
        </w:rPr>
        <w:t xml:space="preserve">Although rare diseases are a common cause of neurological and intellectual disabilities, they are compatible with a good quality of life if diagnosed early and treated optimally </w:t>
      </w:r>
      <w:r w:rsidR="00040A16">
        <w:rPr>
          <w:rFonts w:eastAsia="MS Mincho"/>
          <w:kern w:val="0"/>
        </w:rPr>
        <w:fldChar w:fldCharType="begin"/>
      </w:r>
      <w:r w:rsidR="00040A16">
        <w:rPr>
          <w:rFonts w:eastAsia="MS Mincho"/>
          <w:kern w:val="0"/>
        </w:rPr>
        <w:instrText xml:space="preserve"> ADDIN ZOTERO_ITEM CSL_CITATION {"citationID":"jdkyhyRD","properties":{"formattedCitation":"[10]","plainCitation":"[10]","noteIndex":0},"citationItems":[{"id":125,"uris":["http://zotero.org/users/local/DEZFbgRe/items/3DBU9PML"],"uri":["http://zotero.org/users/local/DEZFbgRe/items/3DBU9PML"],"itemData":{"id":125,"type":"article-journal","title":"Rare-disease genetics in the era of next-generation sequencing: discovery to translation","container-title":"Nature Reviews Genetics","page":"681-691","volume":"14","issue":"10","source":"www.nature.com","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DOI":"10.1038/nrg3555","ISSN":"1471-0064","shortTitle":"Rare-disease genetics in the era of next-generation sequencing","language":"en","author":[{"family":"Boycott","given":"Kym M."},{"family":"Vanstone","given":"Megan R."},{"family":"Bulman","given":"Dennis E."},{"family":"MacKenzie","given":"Alex E."}],"issued":{"date-parts":[["2013",10]]}}}],"schema":"https://github.com/citation-style-language/schema/raw/master/csl-citation.json"} </w:instrText>
      </w:r>
      <w:r w:rsidR="00040A16">
        <w:rPr>
          <w:rFonts w:eastAsia="MS Mincho"/>
          <w:kern w:val="0"/>
        </w:rPr>
        <w:fldChar w:fldCharType="separate"/>
      </w:r>
      <w:r w:rsidR="00040A16" w:rsidRPr="00040A16">
        <w:rPr>
          <w:rFonts w:eastAsia="MS Mincho"/>
        </w:rPr>
        <w:t>[10]</w:t>
      </w:r>
      <w:r w:rsidR="00040A16">
        <w:rPr>
          <w:rFonts w:eastAsia="MS Mincho"/>
          <w:kern w:val="0"/>
        </w:rPr>
        <w:fldChar w:fldCharType="end"/>
      </w:r>
      <w:r w:rsidRPr="00A957D4">
        <w:rPr>
          <w:rFonts w:eastAsia="MS Mincho"/>
          <w:kern w:val="0"/>
        </w:rPr>
        <w:t>.</w:t>
      </w:r>
    </w:p>
    <w:p w:rsidR="002435DE" w:rsidRPr="002435DE" w:rsidRDefault="00470365" w:rsidP="002435DE">
      <w:pPr>
        <w:pStyle w:val="Abstract"/>
        <w:rPr>
          <w:kern w:val="0"/>
        </w:rPr>
      </w:pPr>
      <w:r w:rsidRPr="00470365">
        <w:rPr>
          <w:kern w:val="0"/>
        </w:rPr>
        <w:t>Epileptic encephalopathy is a large, heterogeneous group of epilepsies that contribute to severe cognitive and behavioral impairment or regression in subject development</w:t>
      </w:r>
      <w:r w:rsidR="0051786E">
        <w:rPr>
          <w:kern w:val="0"/>
        </w:rPr>
        <w:fldChar w:fldCharType="begin"/>
      </w:r>
      <w:r w:rsidR="00040A16">
        <w:rPr>
          <w:kern w:val="0"/>
        </w:rPr>
        <w:instrText xml:space="preserve"> ADDIN ZOTERO_ITEM CSL_CITATION {"citationID":"hmPbtLs6","properties":{"formattedCitation":"[11]","plainCitation":"[11]","noteIndex":0},"citationItems":[{"id":83,"uris":["http://zotero.org/users/local/DEZFbgRe/items/4ETQPLA2"],"uri":["http://zotero.org/users/local/DEZFbgRe/items/4ETQPLA2"],"itemData":{"id":83,"type":"article-journal","title":"The genetic landscape of the epileptic encephalopathies of infancy and childhood","container-title":"The Lancet Neurology","page":"304-316","volume":"15","issue":"3","source":"ScienceDirect","abstract":"Summary\nEpileptic encephalopathies of infancy and childhood comprise a large, heterogeneous group of severe epilepsies characterised by several seizure types, frequent epileptiform activity on EEG, and developmental slowing or regression. The encephalopathies include many age-related electroclinical syndromes with specific seizure types and EEG features. With the molecular revolution, the number of known monogenic determinants underlying the epileptic encephalopathies has grown rapidly. De-novo dominant mutations are frequently identified; somatic mosaicism and recessive disorders are also seen. Several genes can cause one electroclinical syndrome, and, conversely, one gene might be associated with phenotypic pleiotropy. Diverse genetic causes and molecular pathways have been implicated, involving ion channels, and proteins needed for synaptic, regulatory, and developmental functions. Gene discovery provides the basis for neurobiological insights, often showing convergence of mechanistic pathways. These findings underpin the development of targeted therapies, which are essential to improve the outcome of these devastating disorders.","DOI":"10.1016/S1474-4422(15)00250-1","ISSN":"1474-4422","journalAbbreviation":"The Lancet Neurology","author":[{"family":"McTague","given":"Amy"},{"family":"Howell","given":"Katherine B"},{"family":"Cross","given":"J Helen"},{"family":"Kurian","given":"Manju A"},{"family":"Scheffer","given":"Ingrid E"}],"issued":{"date-parts":[["2016",3,1]]}}}],"schema":"https://github.com/citation-style-language/schema/raw/master/csl-citation.json"} </w:instrText>
      </w:r>
      <w:r w:rsidR="0051786E">
        <w:rPr>
          <w:kern w:val="0"/>
        </w:rPr>
        <w:fldChar w:fldCharType="separate"/>
      </w:r>
      <w:r w:rsidR="00040A16" w:rsidRPr="00040A16">
        <w:t>[11]</w:t>
      </w:r>
      <w:r w:rsidR="0051786E">
        <w:rPr>
          <w:kern w:val="0"/>
        </w:rPr>
        <w:fldChar w:fldCharType="end"/>
      </w:r>
      <w:r w:rsidR="002435DE" w:rsidRPr="002435DE">
        <w:rPr>
          <w:kern w:val="0"/>
        </w:rPr>
        <w:t xml:space="preserve">. </w:t>
      </w:r>
    </w:p>
    <w:p w:rsidR="002435DE" w:rsidRPr="002435DE" w:rsidRDefault="00470365" w:rsidP="002435DE">
      <w:pPr>
        <w:pStyle w:val="Abstract"/>
        <w:rPr>
          <w:kern w:val="0"/>
        </w:rPr>
      </w:pPr>
      <w:r w:rsidRPr="00470365">
        <w:rPr>
          <w:kern w:val="0"/>
        </w:rPr>
        <w:t xml:space="preserve">Encephalopathies include many age-related </w:t>
      </w:r>
      <w:proofErr w:type="spellStart"/>
      <w:r w:rsidRPr="00470365">
        <w:rPr>
          <w:kern w:val="0"/>
        </w:rPr>
        <w:t>electroclinical</w:t>
      </w:r>
      <w:proofErr w:type="spellEnd"/>
      <w:r w:rsidRPr="00470365">
        <w:rPr>
          <w:kern w:val="0"/>
        </w:rPr>
        <w:t xml:space="preserve"> syndromes with specific types of seizures, EEG characteristics and neurological characteristics such as </w:t>
      </w:r>
      <w:proofErr w:type="spellStart"/>
      <w:r w:rsidRPr="00470365">
        <w:rPr>
          <w:kern w:val="0"/>
        </w:rPr>
        <w:t>Ohtahara</w:t>
      </w:r>
      <w:proofErr w:type="spellEnd"/>
      <w:r w:rsidRPr="00470365">
        <w:rPr>
          <w:kern w:val="0"/>
        </w:rPr>
        <w:t xml:space="preserve"> syndrome, West syndrome, </w:t>
      </w:r>
      <w:proofErr w:type="spellStart"/>
      <w:r w:rsidRPr="00470365">
        <w:rPr>
          <w:kern w:val="0"/>
        </w:rPr>
        <w:t>Dravet</w:t>
      </w:r>
      <w:proofErr w:type="spellEnd"/>
      <w:r w:rsidRPr="00470365">
        <w:rPr>
          <w:kern w:val="0"/>
        </w:rPr>
        <w:t xml:space="preserve"> syndrome, Lennox-</w:t>
      </w:r>
      <w:proofErr w:type="spellStart"/>
      <w:r w:rsidRPr="00470365">
        <w:rPr>
          <w:kern w:val="0"/>
        </w:rPr>
        <w:t>Gastaut</w:t>
      </w:r>
      <w:proofErr w:type="spellEnd"/>
      <w:r w:rsidRPr="00470365">
        <w:rPr>
          <w:kern w:val="0"/>
        </w:rPr>
        <w:t xml:space="preserve"> syndrome, Landau-</w:t>
      </w:r>
      <w:proofErr w:type="spellStart"/>
      <w:r w:rsidRPr="00470365">
        <w:rPr>
          <w:kern w:val="0"/>
        </w:rPr>
        <w:t>Kleffner</w:t>
      </w:r>
      <w:proofErr w:type="spellEnd"/>
      <w:r w:rsidRPr="00470365">
        <w:rPr>
          <w:kern w:val="0"/>
        </w:rPr>
        <w:t xml:space="preserve"> syndrome</w:t>
      </w:r>
      <w:r w:rsidR="0051786E">
        <w:rPr>
          <w:kern w:val="0"/>
        </w:rPr>
        <w:t xml:space="preserve"> </w:t>
      </w:r>
      <w:r w:rsidR="0051786E">
        <w:rPr>
          <w:kern w:val="0"/>
        </w:rPr>
        <w:fldChar w:fldCharType="begin"/>
      </w:r>
      <w:r w:rsidR="00040A16">
        <w:rPr>
          <w:kern w:val="0"/>
        </w:rPr>
        <w:instrText xml:space="preserve"> ADDIN ZOTERO_ITEM CSL_CITATION {"citationID":"gNqGXNj2","properties":{"formattedCitation":"[12]","plainCitation":"[12]","noteIndex":0},"citationItems":[{"id":90,"uris":["http://zotero.org/users/local/DEZFbgRe/items/U82WG964"],"uri":["http://zotero.org/users/local/DEZFbgRe/items/U82WG964"],"itemData":{"id":90,"type":"webpage","title":"The Role of Epilepsy Surgery in the Treatment of Childhood Epileptic Encephalopathy","container-title":"Epilepsy Research and Treatment","genre":"Research article","abstract":"Children with epileptic encephalopathy often have global impairment of brain function and frequent intractable seizures, which contribute further to their developmental disability. Many of these children have identifiable brain lesion on neurological imaging. In such cases, epilepsy surgery may be considered as a treatment option despite the lack of localized epileptic pattern on electroencephalogram (EEG). In this paper, we summarize the clinical features of epileptic encephalopathy syndromes and review the reported literature on the surgical approach to some of these disorders.","URL":"https://www.hindawi.com/journals/ert/2013/983049/abs/","note":"PMID: 23691295\nDOI: 10.1155/2013/983049","language":"en","author":[{"family":"Kayyali","given":"Husam R."},{"family":"Abdelmoity","given":"Ahmed"},{"family":"Baeesa","given":"Saleh"}],"issued":{"date-parts":[["2013"]]},"accessed":{"date-parts":[["2019",3,21]]}}}],"schema":"https://github.com/citation-style-language/schema/raw/master/csl-citation.json"} </w:instrText>
      </w:r>
      <w:r w:rsidR="0051786E">
        <w:rPr>
          <w:kern w:val="0"/>
        </w:rPr>
        <w:fldChar w:fldCharType="separate"/>
      </w:r>
      <w:r w:rsidR="00040A16" w:rsidRPr="00040A16">
        <w:t>[12]</w:t>
      </w:r>
      <w:r w:rsidR="0051786E">
        <w:rPr>
          <w:kern w:val="0"/>
        </w:rPr>
        <w:fldChar w:fldCharType="end"/>
      </w:r>
      <w:r w:rsidR="002435DE" w:rsidRPr="002435DE">
        <w:rPr>
          <w:kern w:val="0"/>
        </w:rPr>
        <w:t>.</w:t>
      </w:r>
    </w:p>
    <w:p w:rsidR="002435DE" w:rsidRPr="002435DE" w:rsidRDefault="00470365" w:rsidP="002435DE">
      <w:pPr>
        <w:pStyle w:val="Abstract"/>
        <w:rPr>
          <w:kern w:val="0"/>
        </w:rPr>
      </w:pPr>
      <w:r w:rsidRPr="00470365">
        <w:rPr>
          <w:kern w:val="0"/>
        </w:rPr>
        <w:t>Epileptic encephalopathy has a genetic panorama, which depends on inheritance mechanisms, biological pathways and genetic mutations associated with neurological disorders and epilepsy, to generate new types of rare diseases</w:t>
      </w:r>
      <w:r w:rsidR="0051786E">
        <w:rPr>
          <w:kern w:val="0"/>
        </w:rPr>
        <w:fldChar w:fldCharType="begin"/>
      </w:r>
      <w:r w:rsidR="00040A16">
        <w:rPr>
          <w:kern w:val="0"/>
        </w:rPr>
        <w:instrText xml:space="preserve"> ADDIN ZOTERO_ITEM CSL_CITATION {"citationID":"CQIDGMPm","properties":{"formattedCitation":"[13]","plainCitation":"[13]","noteIndex":0},"citationItems":[{"id":85,"uris":["http://zotero.org/users/local/DEZFbgRe/items/Z44FVUH4"],"uri":["http://zotero.org/users/local/DEZFbgRe/items/Z44FVUH4"],"itemData":{"id":85,"type":"article-journal","title":"Whole-exome sequencing broadens the phenotypic spectrum of rare pediatric epilepsy: a retrospective study","container-title":"Clinical Genetics","page":"34-40","volume":"88","issue":"1","source":"Wiley Online Library","abstract":"Whole-exome sequencing (WES) has transformed our ability to detect mutations causing rare diseases. FORGE (Finding Of Rare disease GEnes) and Care4Rare Canada are nation-wide projects focused on identifying disease genes using WES and translating this technology to patient care. Rare forms of epilepsy are well-suited for WES and we retrospectively selected FORGE and Care4Rare families with clinical descriptions that included childhood-onset epilepsy or seizures not part of a recognizable syndrome or an early-onset encephalopathy where standard-of-care investigations were unrevealing. Nine families met these criteria and a diagnosis was made in seven, and potentially eight, of the families. In the eight families we identified mutations in genes associated with known neurological and epilepsy disorders: ASAH1, FOLR1, GRIN2A (two families), SCN8A, SYNGAP1 and SYNJ1. A novel and rare mutation was identified in KCNQ2 and was likely responsible for the benign seizures segregating in the family though additional evidence would be required to be definitive. In retrospect, the clinical presentation of four of the patients was considered atypical, thereby broadening the phenotypic spectrum of these conditions. Given the extensive clinical and genetic heterogeneity associated with epilepsy, our findings suggest that WES may be considered when a specific gene is not immediately suspected as causal.","DOI":"10.1111/cge.12464","ISSN":"1399-0004","shortTitle":"Whole-exome sequencing broadens the phenotypic spectrum of rare pediatric epilepsy","language":"en","author":[{"family":"Dyment","given":"D. A."},{"family":"Tétreault","given":"M."},{"family":"Beaulieu","given":"C. L."},{"family":"Hartley","given":"T."},{"family":"Ferreira","given":"P."},{"family":"Chardon","given":"J. W."},{"family":"Marcadier","given":"J."},{"family":"Sawyer","given":"S. L."},{"family":"Mosca","given":"S. J."},{"family":"Innes","given":"A. M."},{"family":"Parboosingh","given":"J. S."},{"family":"Bulman","given":"D. E."},{"family":"Schwartzentruber","given":"J."},{"family":"Majewski","given":"J."},{"family":"Tarnopolsky","given":"M."},{"family":"Boycott","given":"K. M."}],"issued":{"date-parts":[["2015"]]}}}],"schema":"https://github.com/citation-style-language/schema/raw/master/csl-citation.json"} </w:instrText>
      </w:r>
      <w:r w:rsidR="0051786E">
        <w:rPr>
          <w:kern w:val="0"/>
        </w:rPr>
        <w:fldChar w:fldCharType="separate"/>
      </w:r>
      <w:r w:rsidR="00040A16" w:rsidRPr="00040A16">
        <w:t>[13]</w:t>
      </w:r>
      <w:r w:rsidR="0051786E">
        <w:rPr>
          <w:kern w:val="0"/>
        </w:rPr>
        <w:fldChar w:fldCharType="end"/>
      </w:r>
      <w:r w:rsidR="002435DE" w:rsidRPr="002435DE">
        <w:rPr>
          <w:kern w:val="0"/>
        </w:rPr>
        <w:t xml:space="preserve">.  </w:t>
      </w:r>
    </w:p>
    <w:p w:rsidR="002435DE" w:rsidRPr="00D81BFA" w:rsidRDefault="00470365" w:rsidP="002435DE">
      <w:pPr>
        <w:pStyle w:val="Abstract"/>
        <w:rPr>
          <w:kern w:val="0"/>
        </w:rPr>
      </w:pPr>
      <w:r w:rsidRPr="00470365">
        <w:rPr>
          <w:kern w:val="0"/>
        </w:rPr>
        <w:t>Thus, epilepsy syndromes associated with a gene can range from a benign seizure disorder to an epileptic encephalopathy, exemplified by several of the ionic channel genes (e.g., KCNQ2, SCN1A, SCN2A)</w:t>
      </w:r>
      <w:r w:rsidR="0051786E">
        <w:rPr>
          <w:kern w:val="0"/>
        </w:rPr>
        <w:fldChar w:fldCharType="begin"/>
      </w:r>
      <w:r w:rsidR="00040A16">
        <w:rPr>
          <w:kern w:val="0"/>
        </w:rPr>
        <w:instrText xml:space="preserve"> ADDIN ZOTERO_ITEM CSL_CITATION {"citationID":"keGTSINs","properties":{"formattedCitation":"[11]","plainCitation":"[11]","noteIndex":0},"citationItems":[{"id":83,"uris":["http://zotero.org/users/local/DEZFbgRe/items/4ETQPLA2"],"uri":["http://zotero.org/users/local/DEZFbgRe/items/4ETQPLA2"],"itemData":{"id":83,"type":"article-journal","title":"The genetic landscape of the epileptic encephalopathies of infancy and childhood","container-title":"The Lancet Neurology","page":"304-316","volume":"15","issue":"3","source":"ScienceDirect","abstract":"Summary\nEpileptic encephalopathies of infancy and childhood comprise a large, heterogeneous group of severe epilepsies characterised by several seizure types, frequent epileptiform activity on EEG, and developmental slowing or regression. The encephalopathies include many age-related electroclinical syndromes with specific seizure types and EEG features. With the molecular revolution, the number of known monogenic determinants underlying the epileptic encephalopathies has grown rapidly. De-novo dominant mutations are frequently identified; somatic mosaicism and recessive disorders are also seen. Several genes can cause one electroclinical syndrome, and, conversely, one gene might be associated with phenotypic pleiotropy. Diverse genetic causes and molecular pathways have been implicated, involving ion channels, and proteins needed for synaptic, regulatory, and developmental functions. Gene discovery provides the basis for neurobiological insights, often showing convergence of mechanistic pathways. These findings underpin the development of targeted therapies, which are essential to improve the outcome of these devastating disorders.","DOI":"10.1016/S1474-4422(15)00250-1","ISSN":"1474-4422","journalAbbreviation":"The Lancet Neurology","author":[{"family":"McTague","given":"Amy"},{"family":"Howell","given":"Katherine B"},{"family":"Cross","given":"J Helen"},{"family":"Kurian","given":"Manju A"},{"family":"Scheffer","given":"Ingrid E"}],"issued":{"date-parts":[["2016",3,1]]}}}],"schema":"https://github.com/citation-style-language/schema/raw/master/csl-citation.json"} </w:instrText>
      </w:r>
      <w:r w:rsidR="0051786E">
        <w:rPr>
          <w:kern w:val="0"/>
        </w:rPr>
        <w:fldChar w:fldCharType="separate"/>
      </w:r>
      <w:r w:rsidR="00040A16" w:rsidRPr="00040A16">
        <w:t>[11]</w:t>
      </w:r>
      <w:r w:rsidR="0051786E">
        <w:rPr>
          <w:kern w:val="0"/>
        </w:rPr>
        <w:fldChar w:fldCharType="end"/>
      </w:r>
      <w:r w:rsidR="002435DE" w:rsidRPr="002435DE">
        <w:rPr>
          <w:kern w:val="0"/>
        </w:rPr>
        <w:t>.</w:t>
      </w:r>
    </w:p>
    <w:p w:rsidR="008934FA" w:rsidRPr="00322F25" w:rsidRDefault="008934FA" w:rsidP="007803D2">
      <w:pPr>
        <w:pStyle w:val="Abstract"/>
        <w:rPr>
          <w:rFonts w:eastAsia="MS Mincho"/>
        </w:rPr>
      </w:pPr>
    </w:p>
    <w:p w:rsidR="004A09D7" w:rsidRPr="00380906" w:rsidRDefault="00F54E31" w:rsidP="00C1538B">
      <w:pPr>
        <w:pStyle w:val="Abstract"/>
        <w:keepNext w:val="0"/>
        <w:rPr>
          <w:rFonts w:eastAsia="MS Mincho"/>
          <w:lang w:val="es-ES"/>
        </w:rPr>
      </w:pPr>
      <w:r>
        <w:rPr>
          <w:rFonts w:eastAsia="MS Mincho"/>
          <w:lang w:val="es-ES"/>
        </w:rPr>
        <w:t xml:space="preserve">Tareas </w:t>
      </w:r>
      <w:proofErr w:type="spellStart"/>
      <w:r>
        <w:rPr>
          <w:rFonts w:eastAsia="MS Mincho"/>
          <w:lang w:val="es-ES"/>
        </w:rPr>
        <w:t>alo</w:t>
      </w:r>
      <w:r w:rsidRPr="00380906">
        <w:rPr>
          <w:rFonts w:eastAsia="MS Mincho"/>
          <w:lang w:val="es-ES"/>
        </w:rPr>
        <w:t>centricas</w:t>
      </w:r>
      <w:proofErr w:type="spellEnd"/>
      <w:r w:rsidRPr="00380906">
        <w:rPr>
          <w:rFonts w:eastAsia="MS Mincho"/>
          <w:lang w:val="es-ES"/>
        </w:rPr>
        <w:t xml:space="preserve"> </w:t>
      </w:r>
      <w:r>
        <w:rPr>
          <w:rFonts w:eastAsia="MS Mincho"/>
          <w:lang w:val="es-ES"/>
        </w:rPr>
        <w:t xml:space="preserve">y </w:t>
      </w:r>
      <w:proofErr w:type="spellStart"/>
      <w:r w:rsidRPr="00380906">
        <w:rPr>
          <w:rFonts w:eastAsia="MS Mincho"/>
          <w:lang w:val="es-ES"/>
        </w:rPr>
        <w:t>egocentricas</w:t>
      </w:r>
      <w:proofErr w:type="spellEnd"/>
    </w:p>
    <w:p w:rsidR="00380906" w:rsidRDefault="00380906" w:rsidP="00C1538B">
      <w:pPr>
        <w:pStyle w:val="Abstract"/>
        <w:keepNext w:val="0"/>
        <w:rPr>
          <w:rFonts w:eastAsia="MS Mincho"/>
          <w:lang w:val="es-ES"/>
        </w:rPr>
      </w:pPr>
      <w:r w:rsidRPr="00380906">
        <w:rPr>
          <w:rFonts w:eastAsia="MS Mincho"/>
          <w:lang w:val="es-ES"/>
        </w:rPr>
        <w:t xml:space="preserve">DESIBICACION DE OBJETOS DE UN SUJETO </w:t>
      </w:r>
    </w:p>
    <w:p w:rsidR="00380906" w:rsidRDefault="00380906" w:rsidP="00C1538B">
      <w:pPr>
        <w:pStyle w:val="Abstract"/>
        <w:keepNext w:val="0"/>
        <w:rPr>
          <w:rFonts w:eastAsia="MS Mincho"/>
          <w:lang w:val="es-ES"/>
        </w:rPr>
      </w:pPr>
      <w:r>
        <w:rPr>
          <w:rFonts w:eastAsia="MS Mincho"/>
          <w:lang w:val="es-ES"/>
        </w:rPr>
        <w:t>MEMORIA ESPACIAL A CORTO PLAZO.</w:t>
      </w:r>
    </w:p>
    <w:p w:rsidR="00154440" w:rsidRDefault="00154440" w:rsidP="00C1538B">
      <w:pPr>
        <w:pStyle w:val="Abstract"/>
        <w:keepNext w:val="0"/>
        <w:rPr>
          <w:rFonts w:eastAsia="MS Mincho"/>
          <w:lang w:val="es-ES"/>
        </w:rPr>
      </w:pPr>
    </w:p>
    <w:p w:rsidR="00380906" w:rsidRDefault="00380906" w:rsidP="00C1538B">
      <w:pPr>
        <w:pStyle w:val="Abstract"/>
        <w:keepNext w:val="0"/>
        <w:rPr>
          <w:rFonts w:eastAsia="MS Mincho"/>
          <w:lang w:val="es-ES"/>
        </w:rPr>
      </w:pPr>
      <w:r>
        <w:rPr>
          <w:rFonts w:eastAsia="MS Mincho"/>
          <w:lang w:val="es-ES"/>
        </w:rPr>
        <w:t xml:space="preserve">LEY DE FITTS </w:t>
      </w:r>
      <w:r w:rsidR="00A82421">
        <w:rPr>
          <w:rFonts w:eastAsia="MS Mincho"/>
          <w:lang w:val="es-ES"/>
        </w:rPr>
        <w:t>PARA aplicar en el desarrollo.</w:t>
      </w:r>
      <w:r w:rsidR="00154440">
        <w:rPr>
          <w:rFonts w:eastAsia="MS Mincho"/>
          <w:lang w:val="es-ES"/>
        </w:rPr>
        <w:t xml:space="preserve"> </w:t>
      </w:r>
    </w:p>
    <w:p w:rsidR="004A09D7" w:rsidRDefault="004A09D7" w:rsidP="00C1538B">
      <w:pPr>
        <w:pStyle w:val="Abstract"/>
        <w:keepNext w:val="0"/>
        <w:rPr>
          <w:rFonts w:eastAsia="MS Mincho"/>
        </w:rPr>
      </w:pPr>
      <w:r>
        <w:rPr>
          <w:rFonts w:eastAsia="MS Mincho"/>
        </w:rPr>
        <w:t xml:space="preserve">Common of rare diseases in childhood </w:t>
      </w:r>
      <w:r w:rsidRPr="00012128">
        <w:rPr>
          <w:rFonts w:eastAsia="MS Mincho"/>
          <w:highlight w:val="red"/>
        </w:rPr>
        <w:t>(different paragraphs)</w:t>
      </w:r>
    </w:p>
    <w:p w:rsidR="004A09D7" w:rsidRDefault="004A09D7" w:rsidP="00C1538B">
      <w:pPr>
        <w:pStyle w:val="Abstract"/>
        <w:keepNext w:val="0"/>
        <w:rPr>
          <w:rFonts w:eastAsia="MS Mincho"/>
        </w:rPr>
      </w:pPr>
      <w:bookmarkStart w:id="0" w:name="_GoBack"/>
      <w:bookmarkEnd w:id="0"/>
    </w:p>
    <w:p w:rsidR="00C2278A" w:rsidRDefault="00C2278A" w:rsidP="00C1538B">
      <w:pPr>
        <w:pStyle w:val="Abstract"/>
        <w:keepNext w:val="0"/>
        <w:rPr>
          <w:rFonts w:eastAsia="MS Mincho"/>
        </w:rPr>
      </w:pPr>
      <w:r>
        <w:rPr>
          <w:rFonts w:eastAsia="MS Mincho"/>
        </w:rPr>
        <w:t>Symptomatology of e</w:t>
      </w:r>
      <w:r w:rsidRPr="00AC5C63">
        <w:rPr>
          <w:rFonts w:eastAsia="MS Mincho"/>
        </w:rPr>
        <w:t>pileptic encephalopathy</w:t>
      </w:r>
    </w:p>
    <w:p w:rsidR="00C2278A" w:rsidRDefault="00C2278A" w:rsidP="00C1538B">
      <w:pPr>
        <w:pStyle w:val="Abstract"/>
        <w:keepNext w:val="0"/>
        <w:rPr>
          <w:rFonts w:eastAsia="MS Mincho"/>
        </w:rPr>
      </w:pPr>
    </w:p>
    <w:p w:rsidR="00C2278A" w:rsidRDefault="008A5E40" w:rsidP="008A5E40">
      <w:pPr>
        <w:spacing w:after="0" w:line="222" w:lineRule="atLeast"/>
        <w:rPr>
          <w:rFonts w:eastAsia="MS Mincho"/>
        </w:rPr>
      </w:pPr>
      <w:proofErr w:type="gramStart"/>
      <w:r w:rsidRPr="00FB72BE">
        <w:rPr>
          <w:rFonts w:eastAsia="MS Mincho"/>
        </w:rPr>
        <w:t xml:space="preserve">Traditional rehabilitation techniques of </w:t>
      </w:r>
      <w:r w:rsidR="00C2278A">
        <w:rPr>
          <w:rFonts w:eastAsia="MS Mincho"/>
        </w:rPr>
        <w:t>e</w:t>
      </w:r>
      <w:r w:rsidR="00C2278A" w:rsidRPr="00AC5C63">
        <w:rPr>
          <w:rFonts w:eastAsia="MS Mincho"/>
        </w:rPr>
        <w:t>pileptic encephalopathy</w:t>
      </w:r>
      <w:r w:rsidR="00C2278A">
        <w:rPr>
          <w:rFonts w:eastAsia="MS Mincho"/>
        </w:rPr>
        <w:t>.</w:t>
      </w:r>
      <w:proofErr w:type="gramEnd"/>
      <w:r w:rsidR="00C2278A">
        <w:rPr>
          <w:rFonts w:eastAsia="MS Mincho"/>
        </w:rPr>
        <w:t xml:space="preserve"> </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Physical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Sensory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Cognitive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p>
    <w:p w:rsidR="00997DEE" w:rsidRPr="00FB72BE" w:rsidRDefault="00997DEE" w:rsidP="00161B19">
      <w:pPr>
        <w:pStyle w:val="Ttulo1"/>
        <w:numPr>
          <w:ilvl w:val="0"/>
          <w:numId w:val="3"/>
        </w:numPr>
        <w:spacing w:before="120"/>
      </w:pPr>
      <w:r w:rsidRPr="00FB72BE">
        <w:lastRenderedPageBreak/>
        <w:t>RELATED WORK</w:t>
      </w:r>
    </w:p>
    <w:p w:rsidR="00C2278A" w:rsidRDefault="00C2278A" w:rsidP="0051537B">
      <w:pPr>
        <w:rPr>
          <w:bCs/>
        </w:rPr>
      </w:pPr>
    </w:p>
    <w:p w:rsidR="00C2278A" w:rsidRDefault="00C2278A" w:rsidP="00C2278A">
      <w:pPr>
        <w:rPr>
          <w:rFonts w:eastAsia="MS Mincho"/>
        </w:rPr>
      </w:pPr>
      <w:proofErr w:type="gramStart"/>
      <w:r>
        <w:rPr>
          <w:rFonts w:eastAsia="MS Mincho"/>
        </w:rPr>
        <w:t>Examples of Virtual Rehabilitation in patients with neurological disorders.</w:t>
      </w:r>
      <w:proofErr w:type="gramEnd"/>
    </w:p>
    <w:p w:rsidR="00C2278A" w:rsidRDefault="00C2278A" w:rsidP="00C2278A">
      <w:pPr>
        <w:rPr>
          <w:rFonts w:eastAsia="MS Mincho"/>
        </w:rPr>
      </w:pPr>
    </w:p>
    <w:p w:rsidR="00C2278A" w:rsidRDefault="00C2278A" w:rsidP="00C2278A">
      <w:pPr>
        <w:rPr>
          <w:bCs/>
        </w:rPr>
      </w:pPr>
      <w:r>
        <w:rPr>
          <w:rFonts w:eastAsia="MS Mincho"/>
        </w:rPr>
        <w:t xml:space="preserve">Examples of Virtual Rehabilitation in childhood with disorders (children with Cerebral Palsy, children with Autistic spectrum disorders, </w:t>
      </w:r>
      <w:proofErr w:type="spellStart"/>
      <w:r>
        <w:rPr>
          <w:rFonts w:eastAsia="MS Mincho"/>
        </w:rPr>
        <w:t>etc</w:t>
      </w:r>
      <w:proofErr w:type="spellEnd"/>
      <w:r>
        <w:rPr>
          <w:rFonts w:eastAsia="MS Mincho"/>
        </w:rPr>
        <w:t>)</w:t>
      </w:r>
    </w:p>
    <w:p w:rsidR="00C2278A" w:rsidRDefault="00C2278A" w:rsidP="0051537B">
      <w:pPr>
        <w:rPr>
          <w:bCs/>
        </w:rPr>
      </w:pPr>
    </w:p>
    <w:p w:rsidR="008934FA" w:rsidRDefault="008934FA" w:rsidP="0051537B">
      <w:pPr>
        <w:rPr>
          <w:bCs/>
        </w:rPr>
      </w:pPr>
    </w:p>
    <w:p w:rsidR="008934FA" w:rsidRDefault="008934FA" w:rsidP="0051537B">
      <w:pPr>
        <w:rPr>
          <w:bCs/>
          <w:lang w:val="es-ES"/>
        </w:rPr>
      </w:pPr>
      <w:r w:rsidRPr="008934FA">
        <w:rPr>
          <w:bCs/>
          <w:lang w:val="es-ES"/>
        </w:rPr>
        <w:t xml:space="preserve">Técnica de </w:t>
      </w:r>
      <w:proofErr w:type="spellStart"/>
      <w:r w:rsidRPr="008934FA">
        <w:rPr>
          <w:bCs/>
          <w:lang w:val="es-ES"/>
        </w:rPr>
        <w:t>perffeti</w:t>
      </w:r>
      <w:proofErr w:type="spellEnd"/>
      <w:r w:rsidRPr="008934FA">
        <w:rPr>
          <w:bCs/>
          <w:lang w:val="es-ES"/>
        </w:rPr>
        <w:t xml:space="preserve"> con las 2 etapas</w:t>
      </w:r>
      <w:r>
        <w:rPr>
          <w:bCs/>
          <w:lang w:val="es-ES"/>
        </w:rPr>
        <w:t xml:space="preserve"> que tiene, describiendo las 2 etapas, pasado en el correo de Sergio.</w:t>
      </w:r>
    </w:p>
    <w:p w:rsidR="008934FA" w:rsidRPr="008934FA" w:rsidRDefault="008934FA" w:rsidP="0051537B">
      <w:pPr>
        <w:rPr>
          <w:bCs/>
          <w:lang w:val="es-ES"/>
        </w:rPr>
      </w:pPr>
      <w:proofErr w:type="spellStart"/>
      <w:r>
        <w:rPr>
          <w:bCs/>
          <w:lang w:val="es-ES"/>
        </w:rPr>
        <w:t>Rehabilitacion</w:t>
      </w:r>
      <w:proofErr w:type="spellEnd"/>
      <w:r>
        <w:rPr>
          <w:bCs/>
          <w:lang w:val="es-ES"/>
        </w:rPr>
        <w:t xml:space="preserve"> virtual donde se ha aplicado la técnica </w:t>
      </w:r>
      <w:proofErr w:type="spellStart"/>
      <w:r>
        <w:rPr>
          <w:bCs/>
          <w:lang w:val="es-ES"/>
        </w:rPr>
        <w:t>perfetti</w:t>
      </w:r>
      <w:proofErr w:type="spellEnd"/>
      <w:r>
        <w:rPr>
          <w:bCs/>
          <w:lang w:val="es-ES"/>
        </w:rPr>
        <w:t xml:space="preserve">, pasados en el correo. </w:t>
      </w:r>
    </w:p>
    <w:p w:rsidR="008934FA" w:rsidRPr="008934FA" w:rsidRDefault="00C2278A" w:rsidP="0051537B">
      <w:pPr>
        <w:rPr>
          <w:rFonts w:eastAsia="MS Mincho"/>
        </w:rPr>
      </w:pPr>
      <w:r>
        <w:rPr>
          <w:bCs/>
        </w:rPr>
        <w:t>T</w:t>
      </w:r>
      <w:r w:rsidRPr="00C2278A">
        <w:rPr>
          <w:bCs/>
        </w:rPr>
        <w:t>he</w:t>
      </w:r>
      <w:r w:rsidR="008934FA">
        <w:rPr>
          <w:bCs/>
        </w:rPr>
        <w:t>re</w:t>
      </w:r>
      <w:r w:rsidRPr="00C2278A">
        <w:rPr>
          <w:bCs/>
        </w:rPr>
        <w:t xml:space="preserve"> are no studies of technological systems based on virtual Rehabilitation for children with</w:t>
      </w:r>
      <w:r>
        <w:rPr>
          <w:bCs/>
        </w:rPr>
        <w:t xml:space="preserve"> </w:t>
      </w:r>
      <w:r>
        <w:rPr>
          <w:rFonts w:eastAsia="MS Mincho"/>
        </w:rPr>
        <w:t>e</w:t>
      </w:r>
      <w:r w:rsidR="008934FA">
        <w:rPr>
          <w:rFonts w:eastAsia="MS Mincho"/>
        </w:rPr>
        <w:t xml:space="preserve">pileptic encephalopathy by using the </w:t>
      </w:r>
      <w:proofErr w:type="spellStart"/>
      <w:r w:rsidR="008934FA">
        <w:rPr>
          <w:rFonts w:eastAsia="MS Mincho"/>
        </w:rPr>
        <w:t>perfetti</w:t>
      </w:r>
      <w:proofErr w:type="spellEnd"/>
      <w:r w:rsidR="008934FA">
        <w:rPr>
          <w:rFonts w:eastAsia="MS Mincho"/>
        </w:rPr>
        <w:t xml:space="preserve"> method.</w:t>
      </w:r>
    </w:p>
    <w:p w:rsidR="00C2278A" w:rsidRDefault="00C2278A" w:rsidP="0051537B">
      <w:pPr>
        <w:rPr>
          <w:bCs/>
        </w:rPr>
      </w:pPr>
    </w:p>
    <w:p w:rsidR="00997DEE" w:rsidRPr="00FB72BE" w:rsidRDefault="00997DEE" w:rsidP="00161B19">
      <w:pPr>
        <w:pStyle w:val="Ttulo1"/>
        <w:numPr>
          <w:ilvl w:val="0"/>
          <w:numId w:val="3"/>
        </w:numPr>
        <w:spacing w:before="120"/>
      </w:pPr>
      <w:r w:rsidRPr="00FB72BE">
        <w:t>METHODS</w:t>
      </w:r>
    </w:p>
    <w:p w:rsidR="00997DEE" w:rsidRDefault="002452CB" w:rsidP="00161B19">
      <w:pPr>
        <w:pStyle w:val="Ttulo2"/>
        <w:numPr>
          <w:ilvl w:val="1"/>
          <w:numId w:val="3"/>
        </w:numPr>
        <w:spacing w:before="120"/>
      </w:pPr>
      <w:r w:rsidRPr="00FB72BE">
        <w:t xml:space="preserve">The </w:t>
      </w:r>
      <w:r w:rsidR="00997DEE" w:rsidRPr="00FB72BE">
        <w:t>Participants</w:t>
      </w:r>
    </w:p>
    <w:p w:rsidR="008934FA" w:rsidRDefault="008934FA" w:rsidP="008934FA">
      <w:pPr>
        <w:pStyle w:val="Abstract"/>
        <w:keepNext w:val="0"/>
        <w:numPr>
          <w:ilvl w:val="0"/>
          <w:numId w:val="3"/>
        </w:numPr>
        <w:rPr>
          <w:rFonts w:eastAsia="MS Mincho"/>
          <w:lang w:val="es-ES"/>
        </w:rPr>
      </w:pPr>
      <w:r>
        <w:rPr>
          <w:rFonts w:eastAsia="MS Mincho"/>
          <w:lang w:val="es-ES"/>
        </w:rPr>
        <w:t xml:space="preserve">Grupo  de control de niños de 5 años. Grupo experimental de niños de 9 y 10 años (10 niños) Muestras independientes por tener edades diferentes. Niños sin ningún tipo de </w:t>
      </w:r>
      <w:proofErr w:type="spellStart"/>
      <w:r>
        <w:rPr>
          <w:rFonts w:eastAsia="MS Mincho"/>
          <w:lang w:val="es-ES"/>
        </w:rPr>
        <w:t>lession</w:t>
      </w:r>
      <w:proofErr w:type="spellEnd"/>
      <w:r>
        <w:rPr>
          <w:rFonts w:eastAsia="MS Mincho"/>
          <w:lang w:val="es-ES"/>
        </w:rPr>
        <w:t xml:space="preserve"> sin desordenes.</w:t>
      </w:r>
    </w:p>
    <w:p w:rsidR="008934FA" w:rsidRDefault="008934FA" w:rsidP="008934FA">
      <w:pPr>
        <w:pStyle w:val="Abstract"/>
        <w:keepNext w:val="0"/>
        <w:numPr>
          <w:ilvl w:val="0"/>
          <w:numId w:val="3"/>
        </w:numPr>
        <w:rPr>
          <w:rFonts w:eastAsia="MS Mincho"/>
          <w:lang w:val="es-ES"/>
        </w:rPr>
      </w:pPr>
      <w:r>
        <w:rPr>
          <w:rFonts w:eastAsia="MS Mincho"/>
          <w:lang w:val="es-ES"/>
        </w:rPr>
        <w:t xml:space="preserve">Analizar de la varianza </w:t>
      </w:r>
      <w:proofErr w:type="spellStart"/>
      <w:r>
        <w:rPr>
          <w:rFonts w:eastAsia="MS Mincho"/>
          <w:lang w:val="es-ES"/>
        </w:rPr>
        <w:t>ttest</w:t>
      </w:r>
      <w:proofErr w:type="spellEnd"/>
      <w:r>
        <w:rPr>
          <w:rFonts w:eastAsia="MS Mincho"/>
          <w:lang w:val="es-ES"/>
        </w:rPr>
        <w:t xml:space="preserve"> SPSS o R. Graficas de Barras percentiles</w:t>
      </w:r>
    </w:p>
    <w:p w:rsidR="008934FA" w:rsidRDefault="008934FA" w:rsidP="008934FA">
      <w:pPr>
        <w:pStyle w:val="Abstract"/>
        <w:keepNext w:val="0"/>
        <w:numPr>
          <w:ilvl w:val="0"/>
          <w:numId w:val="3"/>
        </w:numPr>
        <w:rPr>
          <w:rFonts w:eastAsia="MS Mincho"/>
          <w:lang w:val="es-ES"/>
        </w:rPr>
      </w:pPr>
      <w:r>
        <w:rPr>
          <w:rFonts w:eastAsia="MS Mincho"/>
          <w:lang w:val="es-ES"/>
        </w:rPr>
        <w:t xml:space="preserve">Reacción a nivel </w:t>
      </w:r>
      <w:proofErr w:type="spellStart"/>
      <w:r>
        <w:rPr>
          <w:rFonts w:eastAsia="MS Mincho"/>
          <w:lang w:val="es-ES"/>
        </w:rPr>
        <w:t>kinematico</w:t>
      </w:r>
      <w:proofErr w:type="spellEnd"/>
      <w:r>
        <w:rPr>
          <w:rFonts w:eastAsia="MS Mincho"/>
          <w:lang w:val="es-ES"/>
        </w:rPr>
        <w:t xml:space="preserve"> Tiempos de reacción, Tiempo para completar la tarea.</w:t>
      </w:r>
    </w:p>
    <w:p w:rsidR="008934FA" w:rsidRDefault="008934FA" w:rsidP="008934FA">
      <w:pPr>
        <w:pStyle w:val="Abstract"/>
        <w:keepNext w:val="0"/>
        <w:numPr>
          <w:ilvl w:val="0"/>
          <w:numId w:val="3"/>
        </w:numPr>
        <w:rPr>
          <w:rFonts w:eastAsia="MS Mincho"/>
          <w:lang w:val="es-ES"/>
        </w:rPr>
      </w:pPr>
      <w:r>
        <w:rPr>
          <w:rFonts w:eastAsia="MS Mincho"/>
          <w:lang w:val="es-ES"/>
        </w:rPr>
        <w:t>Memoria espacial a corto plazo.</w:t>
      </w:r>
    </w:p>
    <w:p w:rsidR="008934FA" w:rsidRDefault="008934FA" w:rsidP="008934FA">
      <w:pPr>
        <w:pStyle w:val="Abstract"/>
        <w:keepNext w:val="0"/>
        <w:numPr>
          <w:ilvl w:val="0"/>
          <w:numId w:val="3"/>
        </w:numPr>
        <w:rPr>
          <w:rFonts w:eastAsia="MS Mincho"/>
          <w:lang w:val="es-ES"/>
        </w:rPr>
      </w:pPr>
      <w:r>
        <w:rPr>
          <w:rFonts w:eastAsia="MS Mincho"/>
          <w:lang w:val="es-ES"/>
        </w:rPr>
        <w:t xml:space="preserve">Validar en base a la ley de </w:t>
      </w:r>
      <w:proofErr w:type="spellStart"/>
      <w:r>
        <w:rPr>
          <w:rFonts w:eastAsia="MS Mincho"/>
          <w:lang w:val="es-ES"/>
        </w:rPr>
        <w:t>Fitts</w:t>
      </w:r>
      <w:proofErr w:type="spellEnd"/>
      <w:r>
        <w:rPr>
          <w:rFonts w:eastAsia="MS Mincho"/>
          <w:lang w:val="es-ES"/>
        </w:rPr>
        <w:t xml:space="preserve">. En función del grado de complejidad que quieres alcanzar un </w:t>
      </w:r>
      <w:proofErr w:type="spellStart"/>
      <w:r>
        <w:rPr>
          <w:rFonts w:eastAsia="MS Mincho"/>
          <w:lang w:val="es-ES"/>
        </w:rPr>
        <w:t>obejtivo</w:t>
      </w:r>
      <w:proofErr w:type="spellEnd"/>
      <w:r>
        <w:rPr>
          <w:rFonts w:eastAsia="MS Mincho"/>
          <w:lang w:val="es-ES"/>
        </w:rPr>
        <w:t xml:space="preserve">, te </w:t>
      </w:r>
      <w:proofErr w:type="spellStart"/>
      <w:r>
        <w:rPr>
          <w:rFonts w:eastAsia="MS Mincho"/>
          <w:lang w:val="es-ES"/>
        </w:rPr>
        <w:t>custa</w:t>
      </w:r>
      <w:proofErr w:type="spellEnd"/>
      <w:r>
        <w:rPr>
          <w:rFonts w:eastAsia="MS Mincho"/>
          <w:lang w:val="es-ES"/>
        </w:rPr>
        <w:t xml:space="preserve"> mas ti </w:t>
      </w:r>
    </w:p>
    <w:p w:rsidR="008934FA" w:rsidRDefault="008934FA" w:rsidP="008934FA">
      <w:pPr>
        <w:pStyle w:val="Abstract"/>
        <w:keepNext w:val="0"/>
        <w:numPr>
          <w:ilvl w:val="0"/>
          <w:numId w:val="3"/>
        </w:numPr>
        <w:rPr>
          <w:rFonts w:eastAsia="MS Mincho"/>
          <w:lang w:val="es-ES"/>
        </w:rPr>
      </w:pPr>
      <w:r>
        <w:rPr>
          <w:rFonts w:eastAsia="MS Mincho"/>
          <w:lang w:val="es-ES"/>
        </w:rPr>
        <w:t>Los tiempos para completar una tarea son mayores en función dela edad de un niño.</w:t>
      </w:r>
    </w:p>
    <w:p w:rsidR="008934FA" w:rsidRPr="00F80DC1" w:rsidRDefault="008934FA" w:rsidP="008934FA">
      <w:pPr>
        <w:pStyle w:val="Abstract"/>
        <w:keepNext w:val="0"/>
        <w:numPr>
          <w:ilvl w:val="0"/>
          <w:numId w:val="3"/>
        </w:numPr>
        <w:rPr>
          <w:rFonts w:eastAsia="MS Mincho"/>
        </w:rPr>
      </w:pPr>
      <w:proofErr w:type="spellStart"/>
      <w:r w:rsidRPr="00F80DC1">
        <w:rPr>
          <w:rFonts w:eastAsia="MS Mincho"/>
        </w:rPr>
        <w:t>seran</w:t>
      </w:r>
      <w:proofErr w:type="spellEnd"/>
    </w:p>
    <w:p w:rsidR="008934FA" w:rsidRPr="008934FA" w:rsidRDefault="008934FA" w:rsidP="008934FA"/>
    <w:p w:rsidR="009A0A25" w:rsidRDefault="009A0A25" w:rsidP="00C1538B">
      <w:pPr>
        <w:spacing w:after="120"/>
        <w:rPr>
          <w:rFonts w:eastAsia="MS Mincho"/>
        </w:rPr>
      </w:pPr>
    </w:p>
    <w:p w:rsidR="009A0A25" w:rsidRDefault="009A0A25" w:rsidP="00C1538B">
      <w:pPr>
        <w:spacing w:after="120"/>
        <w:rPr>
          <w:rFonts w:eastAsia="MS Mincho"/>
        </w:rPr>
      </w:pPr>
    </w:p>
    <w:p w:rsidR="00F4610C" w:rsidRPr="00FB72BE" w:rsidRDefault="00F4610C" w:rsidP="00C1538B">
      <w:pPr>
        <w:spacing w:after="120"/>
        <w:rPr>
          <w:rFonts w:eastAsia="MS Mincho"/>
        </w:rPr>
      </w:pPr>
    </w:p>
    <w:p w:rsidR="00997DEE" w:rsidRPr="00FB72BE" w:rsidRDefault="002452CB" w:rsidP="00161B19">
      <w:pPr>
        <w:pStyle w:val="Ttulo2"/>
        <w:numPr>
          <w:ilvl w:val="1"/>
          <w:numId w:val="3"/>
        </w:numPr>
        <w:spacing w:before="120"/>
      </w:pPr>
      <w:r w:rsidRPr="00FB72BE">
        <w:t xml:space="preserve">The </w:t>
      </w:r>
      <w:r w:rsidR="00997DEE" w:rsidRPr="00FB72BE">
        <w:t>System</w:t>
      </w:r>
    </w:p>
    <w:p w:rsidR="00CE52E9" w:rsidRPr="00FB72BE" w:rsidRDefault="00D14E1C" w:rsidP="00CE52E9">
      <w:pPr>
        <w:rPr>
          <w:rFonts w:eastAsia="MS Mincho"/>
        </w:rPr>
      </w:pPr>
      <w:r w:rsidRPr="00FB72BE">
        <w:rPr>
          <w:rFonts w:eastAsia="MS Mincho"/>
        </w:rPr>
        <w:t xml:space="preserve">Our technological system is </w:t>
      </w:r>
      <w:r w:rsidR="003635AB" w:rsidRPr="00FB72BE">
        <w:rPr>
          <w:rFonts w:eastAsia="MS Mincho"/>
        </w:rPr>
        <w:t>comprised</w:t>
      </w:r>
      <w:r w:rsidRPr="00FB72BE">
        <w:rPr>
          <w:rFonts w:eastAsia="MS Mincho"/>
        </w:rPr>
        <w:t xml:space="preserve"> of </w:t>
      </w:r>
    </w:p>
    <w:p w:rsidR="00ED20E4" w:rsidRPr="00FB72BE" w:rsidRDefault="00ED20E4" w:rsidP="00B87A77">
      <w:pPr>
        <w:rPr>
          <w:rFonts w:eastAsia="MS Mincho"/>
        </w:rPr>
      </w:pPr>
    </w:p>
    <w:p w:rsidR="00646F70" w:rsidRPr="00FB72BE" w:rsidRDefault="00646F70" w:rsidP="0057252B">
      <w:pPr>
        <w:pStyle w:val="Ttulo2"/>
        <w:numPr>
          <w:ilvl w:val="1"/>
          <w:numId w:val="3"/>
        </w:numPr>
        <w:spacing w:before="120"/>
      </w:pPr>
      <w:r w:rsidRPr="00FB72BE">
        <w:t>VR exercises</w:t>
      </w:r>
    </w:p>
    <w:p w:rsidR="00CE52E9" w:rsidRDefault="00CE52E9" w:rsidP="00B87A77">
      <w:pPr>
        <w:rPr>
          <w:rFonts w:eastAsia="MS Mincho"/>
        </w:rPr>
      </w:pPr>
    </w:p>
    <w:p w:rsidR="00CE52E9" w:rsidRDefault="00CE52E9" w:rsidP="00B87A77">
      <w:pPr>
        <w:rPr>
          <w:rFonts w:eastAsia="MS Mincho"/>
        </w:rPr>
      </w:pPr>
    </w:p>
    <w:p w:rsidR="001032B1" w:rsidRPr="00FB72BE" w:rsidRDefault="001032B1" w:rsidP="00B87A77">
      <w:pPr>
        <w:rPr>
          <w:rFonts w:eastAsia="MS Mincho"/>
        </w:rPr>
      </w:pPr>
    </w:p>
    <w:p w:rsidR="00997DEE" w:rsidRPr="00FB72BE" w:rsidRDefault="00997DEE" w:rsidP="00F4610C">
      <w:pPr>
        <w:pStyle w:val="Ttulo1"/>
        <w:numPr>
          <w:ilvl w:val="0"/>
          <w:numId w:val="3"/>
        </w:numPr>
        <w:spacing w:before="120"/>
      </w:pPr>
      <w:r w:rsidRPr="00FB72BE">
        <w:t>PROCEDURE</w:t>
      </w:r>
    </w:p>
    <w:p w:rsidR="00D84AB7" w:rsidRPr="00FB72BE" w:rsidRDefault="000A04E1" w:rsidP="00CE52E9">
      <w:pPr>
        <w:spacing w:after="120"/>
        <w:rPr>
          <w:rFonts w:eastAsia="MS Mincho"/>
        </w:rPr>
      </w:pPr>
      <w:r w:rsidRPr="00FB72BE">
        <w:rPr>
          <w:rFonts w:eastAsia="MS Mincho"/>
        </w:rPr>
        <w:t xml:space="preserve">Before the first session, </w:t>
      </w:r>
      <w:r w:rsidR="00AC041B" w:rsidRPr="00FB72BE">
        <w:rPr>
          <w:rFonts w:eastAsia="MS Mincho"/>
        </w:rPr>
        <w:t xml:space="preserve">the therapist tested </w:t>
      </w:r>
      <w:r w:rsidR="000253EA" w:rsidRPr="00FB72BE">
        <w:rPr>
          <w:rFonts w:eastAsia="MS Mincho"/>
        </w:rPr>
        <w:t xml:space="preserve">all </w:t>
      </w:r>
      <w:r w:rsidR="00AC041B" w:rsidRPr="00FB72BE">
        <w:rPr>
          <w:rFonts w:eastAsia="MS Mincho"/>
        </w:rPr>
        <w:t xml:space="preserve">the participants </w:t>
      </w:r>
    </w:p>
    <w:p w:rsidR="008658DB" w:rsidRPr="00FB72BE" w:rsidRDefault="008658DB" w:rsidP="00B32F5B">
      <w:pPr>
        <w:spacing w:after="120"/>
      </w:pPr>
    </w:p>
    <w:p w:rsidR="00CE52E9" w:rsidRDefault="00CE52E9" w:rsidP="00C1538B">
      <w:pPr>
        <w:spacing w:after="120"/>
      </w:pPr>
    </w:p>
    <w:p w:rsidR="00CE52E9" w:rsidRDefault="008B29E2" w:rsidP="00C1538B">
      <w:pPr>
        <w:spacing w:after="120"/>
      </w:pPr>
      <w:r w:rsidRPr="00FB72BE">
        <w:rPr>
          <w:noProof/>
          <w:lang w:val="es-ES" w:eastAsia="es-ES"/>
        </w:rPr>
        <w:lastRenderedPageBreak/>
        <mc:AlternateContent>
          <mc:Choice Requires="wps">
            <w:drawing>
              <wp:inline distT="0" distB="0" distL="0" distR="0" wp14:anchorId="1ECB870D" wp14:editId="0108C296">
                <wp:extent cx="3065780" cy="2501900"/>
                <wp:effectExtent l="0" t="0" r="1270" b="0"/>
                <wp:docPr id="1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5780" cy="2501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44" o:spid="_x0000_s1026" type="#_x0000_t202" style="width:241.4pt;height:1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CgwIAABI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" stroked="f">
                <v:textbo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v:textbox>
                <w10:anchorlock/>
              </v:shape>
            </w:pict>
          </mc:Fallback>
        </mc:AlternateContent>
      </w:r>
    </w:p>
    <w:p w:rsidR="00CE52E9" w:rsidRDefault="00CE52E9" w:rsidP="00C1538B">
      <w:pPr>
        <w:spacing w:after="120"/>
      </w:pPr>
    </w:p>
    <w:p w:rsidR="00DC5789" w:rsidRPr="00FB72BE" w:rsidRDefault="00DC5789" w:rsidP="00C1538B">
      <w:pPr>
        <w:spacing w:after="120"/>
      </w:pPr>
    </w:p>
    <w:p w:rsidR="00997DEE" w:rsidRPr="00FB72BE" w:rsidRDefault="00997DEE" w:rsidP="00161B19">
      <w:pPr>
        <w:pStyle w:val="Ttulo1"/>
        <w:numPr>
          <w:ilvl w:val="0"/>
          <w:numId w:val="3"/>
        </w:numPr>
        <w:spacing w:before="120"/>
      </w:pPr>
      <w:r w:rsidRPr="00FB72BE">
        <w:t>RESULTS</w:t>
      </w:r>
    </w:p>
    <w:p w:rsidR="002743C9" w:rsidRDefault="002743C9" w:rsidP="002743C9">
      <w:pPr>
        <w:pStyle w:val="Sangradetextonormal"/>
        <w:ind w:firstLine="0"/>
      </w:pPr>
    </w:p>
    <w:p w:rsidR="00CE52E9" w:rsidRPr="00FB72BE" w:rsidRDefault="00CE52E9" w:rsidP="002743C9">
      <w:pPr>
        <w:pStyle w:val="Sangradetextonormal"/>
        <w:ind w:firstLine="0"/>
      </w:pPr>
    </w:p>
    <w:p w:rsidR="00997DEE" w:rsidRPr="00FB72BE" w:rsidRDefault="00997DEE" w:rsidP="00161B19">
      <w:pPr>
        <w:pStyle w:val="Ttulo1"/>
        <w:numPr>
          <w:ilvl w:val="0"/>
          <w:numId w:val="3"/>
        </w:numPr>
        <w:spacing w:before="120"/>
      </w:pPr>
      <w:r w:rsidRPr="00FB72BE">
        <w:t xml:space="preserve">DISCUSSION AND CONCLUSIONS </w:t>
      </w:r>
    </w:p>
    <w:p w:rsidR="00997359" w:rsidRDefault="00997359" w:rsidP="007A68E8">
      <w:pPr>
        <w:spacing w:after="120"/>
        <w:rPr>
          <w:rFonts w:eastAsia="MS Mincho"/>
        </w:rPr>
      </w:pPr>
    </w:p>
    <w:p w:rsidR="00CE52E9" w:rsidRPr="00FB72BE" w:rsidRDefault="00CE52E9" w:rsidP="007A68E8">
      <w:pPr>
        <w:spacing w:after="120"/>
        <w:rPr>
          <w:rFonts w:eastAsia="MS Mincho"/>
        </w:rPr>
      </w:pPr>
    </w:p>
    <w:p w:rsidR="00997DEE" w:rsidRPr="00FB72BE" w:rsidRDefault="00997DEE" w:rsidP="00A24A8F">
      <w:pPr>
        <w:pStyle w:val="Ttulo1"/>
        <w:spacing w:before="120"/>
      </w:pPr>
      <w:r w:rsidRPr="00FB72BE">
        <w:t>ACKNOWLEDGEMENTS</w:t>
      </w:r>
    </w:p>
    <w:p w:rsidR="007A7AD3" w:rsidRPr="00FB72BE" w:rsidRDefault="00615B9C" w:rsidP="007A7AD3">
      <w:pPr>
        <w:spacing w:after="120"/>
        <w:rPr>
          <w:lang w:val="es-ES_tradnl"/>
        </w:rPr>
      </w:pPr>
      <w:r w:rsidRPr="00FB72BE">
        <w:t xml:space="preserve">The authors would like to acknowledge the support of </w:t>
      </w:r>
      <w:r w:rsidR="00601565" w:rsidRPr="00FB72BE">
        <w:t xml:space="preserve">Universidad de las </w:t>
      </w:r>
      <w:proofErr w:type="spellStart"/>
      <w:r w:rsidR="00601565" w:rsidRPr="00FB72BE">
        <w:t>Fuerzas</w:t>
      </w:r>
      <w:proofErr w:type="spellEnd"/>
      <w:r w:rsidR="00601565" w:rsidRPr="00FB72BE">
        <w:t xml:space="preserve"> Armadas-ESPE</w:t>
      </w:r>
      <w:r w:rsidR="00CE52E9">
        <w:t xml:space="preserve"> </w:t>
      </w:r>
      <w:r w:rsidR="006E5B9A" w:rsidRPr="00FB72BE">
        <w:t xml:space="preserve">in </w:t>
      </w:r>
      <w:r w:rsidRPr="00FB72BE">
        <w:t xml:space="preserve">Ecuador. </w:t>
      </w:r>
      <w:proofErr w:type="spellStart"/>
      <w:r w:rsidRPr="00FB72BE">
        <w:rPr>
          <w:color w:val="000000"/>
          <w:lang w:val="es-ES_tradnl"/>
        </w:rPr>
        <w:t>This</w:t>
      </w:r>
      <w:proofErr w:type="spellEnd"/>
      <w:r w:rsidRPr="00FB72BE">
        <w:rPr>
          <w:color w:val="000000"/>
          <w:lang w:val="es-ES_tradnl"/>
        </w:rPr>
        <w:t xml:space="preserve"> </w:t>
      </w:r>
      <w:proofErr w:type="spellStart"/>
      <w:r w:rsidR="006E5B9A" w:rsidRPr="00FB72BE">
        <w:rPr>
          <w:color w:val="000000"/>
          <w:lang w:val="es-ES_tradnl"/>
        </w:rPr>
        <w:t>project</w:t>
      </w:r>
      <w:proofErr w:type="spellEnd"/>
      <w:r w:rsidR="006E5B9A" w:rsidRPr="00FB72BE">
        <w:rPr>
          <w:color w:val="000000"/>
          <w:lang w:val="es-ES_tradnl"/>
        </w:rPr>
        <w:t xml:space="preserve"> </w:t>
      </w:r>
      <w:proofErr w:type="spellStart"/>
      <w:r w:rsidRPr="00FB72BE">
        <w:rPr>
          <w:color w:val="000000"/>
          <w:lang w:val="es-ES_tradnl"/>
        </w:rPr>
        <w:t>was</w:t>
      </w:r>
      <w:proofErr w:type="spellEnd"/>
      <w:r w:rsidRPr="00FB72BE">
        <w:rPr>
          <w:color w:val="000000"/>
          <w:lang w:val="es-ES_tradnl"/>
        </w:rPr>
        <w:t xml:space="preserve"> </w:t>
      </w:r>
      <w:proofErr w:type="spellStart"/>
      <w:r w:rsidRPr="00FB72BE">
        <w:rPr>
          <w:color w:val="000000"/>
          <w:lang w:val="es-ES_tradnl"/>
        </w:rPr>
        <w:t>funded</w:t>
      </w:r>
      <w:proofErr w:type="spellEnd"/>
      <w:r w:rsidRPr="00FB72BE">
        <w:rPr>
          <w:color w:val="000000"/>
          <w:lang w:val="es-ES_tradnl"/>
        </w:rPr>
        <w:t xml:space="preserve"> </w:t>
      </w:r>
      <w:proofErr w:type="spellStart"/>
      <w:r w:rsidRPr="00FB72BE">
        <w:rPr>
          <w:color w:val="000000"/>
          <w:lang w:val="es-ES_tradnl"/>
        </w:rPr>
        <w:t>by</w:t>
      </w:r>
      <w:proofErr w:type="spellEnd"/>
      <w:r w:rsidRPr="00FB72BE">
        <w:rPr>
          <w:color w:val="000000"/>
          <w:lang w:val="es-ES_tradnl"/>
        </w:rPr>
        <w:t xml:space="preserve"> </w:t>
      </w:r>
      <w:proofErr w:type="spellStart"/>
      <w:r w:rsidRPr="00FB72BE">
        <w:rPr>
          <w:color w:val="000000"/>
          <w:lang w:val="es-ES_tradnl"/>
        </w:rPr>
        <w:t>the</w:t>
      </w:r>
      <w:proofErr w:type="spellEnd"/>
      <w:r w:rsidRPr="00FB72BE">
        <w:rPr>
          <w:color w:val="000000"/>
          <w:lang w:val="es-ES_tradnl"/>
        </w:rPr>
        <w:t xml:space="preserve"> </w:t>
      </w:r>
      <w:r w:rsidRPr="00FB72BE">
        <w:rPr>
          <w:lang w:val="es-ES_tradnl"/>
        </w:rPr>
        <w:t>Gobierno de Aragón, Departamento de Industria e Innovación, y Fondo Social Europeo "Construyendo Europa desde Aragón".</w:t>
      </w:r>
    </w:p>
    <w:p w:rsidR="00997DEE" w:rsidRPr="00FB72BE" w:rsidRDefault="00997DEE" w:rsidP="00161B19">
      <w:pPr>
        <w:pStyle w:val="Ttulo1"/>
        <w:numPr>
          <w:ilvl w:val="0"/>
          <w:numId w:val="3"/>
        </w:numPr>
        <w:spacing w:before="120"/>
      </w:pPr>
      <w:r w:rsidRPr="00FB72BE">
        <w:t>REFERENCES</w:t>
      </w:r>
    </w:p>
    <w:p w:rsidR="007A7AD3" w:rsidRPr="00FB72BE" w:rsidRDefault="00E963BA" w:rsidP="00A24A8F">
      <w:pPr>
        <w:pStyle w:val="references0"/>
        <w:rPr>
          <w:lang w:eastAsia="es-ES_tradnl"/>
        </w:rPr>
      </w:pPr>
      <w:bookmarkStart w:id="1" w:name="_Ref461213825"/>
      <w:bookmarkStart w:id="2" w:name="_Ref380232930"/>
      <w:bookmarkStart w:id="3" w:name="_Ref351848839"/>
      <w:bookmarkStart w:id="4" w:name="_Ref350991259"/>
      <w:r w:rsidRPr="00FB72BE">
        <w:t>Kostopoulos D. Treatment of carpal tunnel syndrome: a review of the non-surgical approaches with emphasis in neural mobilization. J Bodyw Mov Ther 2004; 8:2–8.</w:t>
      </w:r>
      <w:bookmarkEnd w:id="1"/>
    </w:p>
    <w:p w:rsidR="006C5CA4" w:rsidRPr="00FB72BE" w:rsidRDefault="006C5CA4" w:rsidP="008F066A">
      <w:pPr>
        <w:pStyle w:val="references0"/>
        <w:rPr>
          <w:lang w:val="es-ES" w:eastAsia="es-ES"/>
        </w:rPr>
      </w:pPr>
      <w:bookmarkStart w:id="5" w:name="_Ref461213907"/>
      <w:r w:rsidRPr="00FB72BE">
        <w:rPr>
          <w:lang w:eastAsia="es-ES"/>
        </w:rPr>
        <w:t xml:space="preserve">Heuser A, Kourtev H, Winter S, Fensterheim D, Burdea G, Hentz V, Forducey P. Telerehabilitation using the Rutgers Master II glove following carpal tunnel release surgery: proof-of-concept. </w:t>
      </w:r>
      <w:r w:rsidRPr="00FB72BE">
        <w:rPr>
          <w:lang w:val="es-ES" w:eastAsia="es-ES"/>
        </w:rPr>
        <w:t>IEEE Trans Neural Syst Rehabil Eng. 2007Mar;15(1):43-9.</w:t>
      </w:r>
      <w:bookmarkEnd w:id="5"/>
    </w:p>
    <w:p w:rsidR="006C5CA4" w:rsidRPr="00FB72BE" w:rsidRDefault="006C5CA4" w:rsidP="008F066A">
      <w:pPr>
        <w:pStyle w:val="references0"/>
        <w:rPr>
          <w:lang w:val="es-ES" w:eastAsia="es-ES"/>
        </w:rPr>
      </w:pPr>
      <w:bookmarkStart w:id="6" w:name="_Ref461214120"/>
      <w:r w:rsidRPr="00FB72BE">
        <w:rPr>
          <w:lang w:eastAsia="es-ES"/>
        </w:rPr>
        <w:t xml:space="preserve">Thiese MS, Gerr F, Hegmann KT, Harris-Adamson C, Dale AM, Evanoff B, Eisen EA, Kapellusch J, Garg A, Burt S, Bao S, Silverstein B, Merlino L, Rempel D. Effects of varying case definition on carpal tunnel syndrome prevalence estimates in a pooled cohort. </w:t>
      </w:r>
      <w:r w:rsidRPr="00FB72BE">
        <w:rPr>
          <w:lang w:val="es-ES" w:eastAsia="es-ES"/>
        </w:rPr>
        <w:t>Arch Phys Med Rehabil. 2014 Dec;95(12):2320-6.</w:t>
      </w:r>
      <w:bookmarkEnd w:id="6"/>
    </w:p>
    <w:p w:rsidR="006C5CA4" w:rsidRPr="00FB72BE" w:rsidRDefault="00E971DF" w:rsidP="008F066A">
      <w:pPr>
        <w:pStyle w:val="references0"/>
        <w:rPr>
          <w:lang w:val="es-ES" w:eastAsia="es-ES"/>
        </w:rPr>
      </w:pPr>
      <w:bookmarkStart w:id="7" w:name="_Ref461214156"/>
      <w:bookmarkStart w:id="8" w:name="_Ref423531090"/>
      <w:r w:rsidRPr="00FB72BE">
        <w:rPr>
          <w:lang w:eastAsia="es-ES"/>
        </w:rPr>
        <w:t>Castro, A. do A. e, Skare, TL, Nassif PAN, Sakuma AK, Barros WH Sonographic diagnosis of carpal tunnel syndrome: a study in 200 hospital workers. </w:t>
      </w:r>
      <w:r w:rsidRPr="00FB72BE">
        <w:rPr>
          <w:lang w:val="es-ES" w:eastAsia="es-ES"/>
        </w:rPr>
        <w:t>Radiologia Brasileira. 2015;48(5), 287–291.</w:t>
      </w:r>
      <w:bookmarkEnd w:id="7"/>
    </w:p>
    <w:p w:rsidR="006C5CA4" w:rsidRDefault="006C5CA4" w:rsidP="008F066A">
      <w:pPr>
        <w:pStyle w:val="references0"/>
        <w:rPr>
          <w:lang w:val="es-ES" w:eastAsia="es-ES"/>
        </w:rPr>
      </w:pPr>
      <w:bookmarkStart w:id="9" w:name="_Ref461214008"/>
      <w:r w:rsidRPr="00FB72BE">
        <w:rPr>
          <w:lang w:eastAsia="es-ES"/>
        </w:rPr>
        <w:t xml:space="preserve">Alfonso C, Jann S, Massa R, Torreggiani A. Diagnosis, treatment and follow-up of the carpal tunnel syndrome: a review. </w:t>
      </w:r>
      <w:r w:rsidRPr="00FB72BE">
        <w:rPr>
          <w:lang w:val="es-ES" w:eastAsia="es-ES"/>
        </w:rPr>
        <w:t>Neurol Sci. 2010 Jun;31(3):243-52.</w:t>
      </w:r>
      <w:bookmarkEnd w:id="9"/>
    </w:p>
    <w:p w:rsidR="004826A6" w:rsidRPr="00FB72BE" w:rsidRDefault="007D4B15" w:rsidP="004826A6">
      <w:pPr>
        <w:pStyle w:val="references0"/>
        <w:rPr>
          <w:lang w:eastAsia="es-ES"/>
        </w:rPr>
      </w:pPr>
      <w:bookmarkStart w:id="10" w:name="_Ref461219687"/>
      <w:r w:rsidRPr="00FB72BE">
        <w:rPr>
          <w:lang w:eastAsia="es-ES"/>
        </w:rPr>
        <w:br w:type="column"/>
      </w:r>
      <w:bookmarkStart w:id="11" w:name="_Ref461214386"/>
      <w:bookmarkStart w:id="12" w:name="_Ref461219258"/>
      <w:r w:rsidR="004826A6" w:rsidRPr="00FB72BE">
        <w:rPr>
          <w:lang w:eastAsia="es-ES"/>
        </w:rPr>
        <w:lastRenderedPageBreak/>
        <w:t>Newington L, Harris EC,Walker-Bone K. Carpal tunnel syndrome and work. Best Practice &amp; Research. Clinical Rheumatology. 2015; 29(3), 440–453.</w:t>
      </w:r>
      <w:bookmarkEnd w:id="11"/>
    </w:p>
    <w:p w:rsidR="006C275D" w:rsidRPr="00FB72BE" w:rsidRDefault="006C275D" w:rsidP="006C275D">
      <w:pPr>
        <w:pStyle w:val="references0"/>
        <w:rPr>
          <w:lang w:eastAsia="es-ES"/>
        </w:rPr>
      </w:pPr>
      <w:r w:rsidRPr="00FB72BE">
        <w:rPr>
          <w:lang w:eastAsia="es-ES"/>
        </w:rPr>
        <w:t>Fu T, Cao M, Liu F, Zhu J, Ye D, Feng X, Xu Y, Wang G, Bai Y. Carpal tunnel syndrome assessment with ultrasonography: value of inlet-to-outlet median nerve area ratio in patients versus healthy volunteers. PLoS One. 2015 Jan 24;10(1):e0116777.</w:t>
      </w:r>
      <w:bookmarkEnd w:id="12"/>
    </w:p>
    <w:p w:rsidR="0071152B" w:rsidRPr="00FB72BE" w:rsidRDefault="0071152B" w:rsidP="008F066A">
      <w:pPr>
        <w:pStyle w:val="references0"/>
        <w:rPr>
          <w:lang w:val="es-ES" w:eastAsia="es-ES"/>
        </w:rPr>
      </w:pPr>
      <w:r w:rsidRPr="00FB72BE">
        <w:rPr>
          <w:lang w:eastAsia="es-ES"/>
        </w:rPr>
        <w:t xml:space="preserve">Phalen GS.The carpal-tunnel syndrome. Seventeen years’ experience in diagnosis and treatment of six hundred fifty-four hands. </w:t>
      </w:r>
      <w:r w:rsidRPr="00FB72BE">
        <w:rPr>
          <w:lang w:val="es-ES" w:eastAsia="es-ES"/>
        </w:rPr>
        <w:t>J Bone Joint Surg Am 1966; 48: 2112228.</w:t>
      </w:r>
      <w:bookmarkEnd w:id="10"/>
    </w:p>
    <w:p w:rsidR="008A5E40" w:rsidRPr="00FB72BE" w:rsidRDefault="008A5E40" w:rsidP="008F066A">
      <w:pPr>
        <w:pStyle w:val="references0"/>
        <w:rPr>
          <w:lang w:val="es-ES" w:eastAsia="es-ES"/>
        </w:rPr>
      </w:pPr>
      <w:bookmarkStart w:id="13" w:name="_Ref461220113"/>
      <w:r w:rsidRPr="00FB72BE">
        <w:rPr>
          <w:lang w:eastAsia="es-ES"/>
        </w:rPr>
        <w:t xml:space="preserve">Madenci E, Altindag O, Koca I, Yilmaz M, Gur A. Reliability and efficacy of the new massage technique on the treatment in the patients with carpal tunnel syndrome. </w:t>
      </w:r>
      <w:r w:rsidRPr="00FB72BE">
        <w:rPr>
          <w:lang w:val="es-ES" w:eastAsia="es-ES"/>
        </w:rPr>
        <w:t>Rheumatol Int. 2012 Oct;32(10):3171-9.</w:t>
      </w:r>
      <w:bookmarkEnd w:id="13"/>
    </w:p>
    <w:p w:rsidR="00EF4B82" w:rsidRPr="00FB72BE" w:rsidRDefault="00EF4B82" w:rsidP="008F066A">
      <w:pPr>
        <w:pStyle w:val="references0"/>
        <w:rPr>
          <w:lang w:eastAsia="es-ES"/>
        </w:rPr>
      </w:pPr>
      <w:bookmarkStart w:id="14" w:name="_Ref461220411"/>
      <w:r w:rsidRPr="00FB72BE">
        <w:rPr>
          <w:lang w:val="es-ES" w:eastAsia="es-ES"/>
        </w:rPr>
        <w:t xml:space="preserve">Fernández-de-Las Peñas C, Ortega-Santiago R, de la Llave-Rincón AI, Martínez-Perez A, Fahandezh-Saddi Díaz H, Martínez-Martín J, Pareja JA, Cuadrado-Pérez ML. </w:t>
      </w:r>
      <w:r w:rsidRPr="00FB72BE">
        <w:rPr>
          <w:lang w:eastAsia="es-ES"/>
        </w:rPr>
        <w:t>Manual Physical Therapy Versus Surgery for Carpal Tunnel Syndrome: A Randomized Parallel-Group Trial. J Pain. 2015 Nov;16(11):1087-94.</w:t>
      </w:r>
      <w:bookmarkEnd w:id="14"/>
    </w:p>
    <w:p w:rsidR="008C6226" w:rsidRPr="00FB72BE" w:rsidRDefault="008C6226" w:rsidP="008F066A">
      <w:pPr>
        <w:pStyle w:val="references0"/>
        <w:rPr>
          <w:lang w:val="es-ES" w:eastAsia="es-ES"/>
        </w:rPr>
      </w:pPr>
      <w:bookmarkStart w:id="15" w:name="_Ref461220851"/>
      <w:r w:rsidRPr="00FB72BE">
        <w:rPr>
          <w:lang w:eastAsia="es-ES"/>
        </w:rPr>
        <w:t xml:space="preserve">Johansson BB. Multisensory stimulation in stroke rehabilitation. </w:t>
      </w:r>
      <w:r w:rsidRPr="00FB72BE">
        <w:rPr>
          <w:lang w:val="es-ES" w:eastAsia="es-ES"/>
        </w:rPr>
        <w:t>Front Hum Neurosci. 2012 Apr 9;6:60.</w:t>
      </w:r>
      <w:bookmarkEnd w:id="15"/>
    </w:p>
    <w:p w:rsidR="00FC1F06" w:rsidRPr="00FB72BE" w:rsidRDefault="00FC1F06" w:rsidP="008F066A">
      <w:pPr>
        <w:pStyle w:val="references0"/>
        <w:rPr>
          <w:lang w:val="es-ES" w:eastAsia="es-ES"/>
        </w:rPr>
      </w:pPr>
      <w:bookmarkStart w:id="16" w:name="_Ref461221240"/>
      <w:r w:rsidRPr="00FB72BE">
        <w:rPr>
          <w:lang w:eastAsia="es-ES"/>
        </w:rPr>
        <w:t xml:space="preserve">Brunner I, Skouen JS, Hofstad H, Strand LI, Becker F, Sanders AM, Pallesen H, Kristensen T, Michielsen M, Verheyden G. Virtual reality training for upper extremity in subacute stroke (VIRTUES): study protocol for a randomized controlled multicenter trial. </w:t>
      </w:r>
      <w:r w:rsidRPr="00FB72BE">
        <w:rPr>
          <w:lang w:val="es-ES" w:eastAsia="es-ES"/>
        </w:rPr>
        <w:t>BMC Neurol. 2014 Sep 28;14:186.</w:t>
      </w:r>
      <w:bookmarkEnd w:id="16"/>
    </w:p>
    <w:p w:rsidR="00963DB9" w:rsidRPr="00FB72BE" w:rsidRDefault="00963DB9" w:rsidP="008F066A">
      <w:pPr>
        <w:pStyle w:val="references0"/>
        <w:rPr>
          <w:lang w:val="es-ES" w:eastAsia="es-ES"/>
        </w:rPr>
      </w:pPr>
      <w:bookmarkStart w:id="17" w:name="_Ref461221241"/>
      <w:r w:rsidRPr="00FB72BE">
        <w:rPr>
          <w:lang w:val="es-ES" w:eastAsia="es-ES"/>
        </w:rPr>
        <w:t xml:space="preserve">Albiol-Pérez S, Gil-Gómez JA, Llorens R, Alcañiz M, Font CC. </w:t>
      </w:r>
      <w:r w:rsidRPr="00FB72BE">
        <w:rPr>
          <w:lang w:eastAsia="es-ES"/>
        </w:rPr>
        <w:t xml:space="preserve">The role of virtual motor rehabilitation: a quantitative analysis between acute and chronic patients with acquired brain injury. </w:t>
      </w:r>
      <w:r w:rsidRPr="004A09D7">
        <w:rPr>
          <w:lang w:eastAsia="es-ES"/>
        </w:rPr>
        <w:t xml:space="preserve">IEEE J Biomed Health Inform. </w:t>
      </w:r>
      <w:r w:rsidRPr="00FB72BE">
        <w:rPr>
          <w:lang w:val="es-ES" w:eastAsia="es-ES"/>
        </w:rPr>
        <w:t>2014 Jan;18(1):391-8.</w:t>
      </w:r>
      <w:bookmarkEnd w:id="17"/>
    </w:p>
    <w:p w:rsidR="00963DB9" w:rsidRPr="00FB72BE" w:rsidRDefault="00963DB9" w:rsidP="008F066A">
      <w:pPr>
        <w:pStyle w:val="references0"/>
        <w:rPr>
          <w:lang w:val="es-ES" w:eastAsia="es-ES"/>
        </w:rPr>
      </w:pPr>
      <w:bookmarkStart w:id="18" w:name="_Ref461221243"/>
      <w:r w:rsidRPr="00FB72BE">
        <w:rPr>
          <w:lang w:val="es-ES" w:eastAsia="es-ES"/>
        </w:rPr>
        <w:t xml:space="preserve">Albiol-Pérez S, Forcano-García M, Muñoz-Tomás MT, Manzano-Fernández P, Solsona-Hernández S, Mashat MA, Gil-Gómez JA. </w:t>
      </w:r>
      <w:r w:rsidRPr="00FB72BE">
        <w:rPr>
          <w:lang w:eastAsia="es-ES"/>
        </w:rPr>
        <w:t xml:space="preserve">A novel virtual motor rehabilitation system for Guillain-Barré syndrome. </w:t>
      </w:r>
      <w:r w:rsidRPr="00FB72BE">
        <w:rPr>
          <w:lang w:val="es-ES" w:eastAsia="es-ES"/>
        </w:rPr>
        <w:t>Two single case studies. Methods Inf Med. 2015;54(2):127-34.</w:t>
      </w:r>
      <w:bookmarkEnd w:id="18"/>
    </w:p>
    <w:p w:rsidR="00F54537" w:rsidRPr="00FB72BE" w:rsidRDefault="00F54537" w:rsidP="00F54537">
      <w:pPr>
        <w:pStyle w:val="references0"/>
        <w:rPr>
          <w:lang w:val="es-ES" w:eastAsia="es-ES"/>
        </w:rPr>
      </w:pPr>
      <w:bookmarkStart w:id="19" w:name="_Ref461222875"/>
      <w:r w:rsidRPr="00FB72BE">
        <w:rPr>
          <w:lang w:eastAsia="es-ES"/>
        </w:rPr>
        <w:t xml:space="preserve">Merians AS, Poizner H, Boian R, Burdea G, Adamovich S. Sensorimotor training in a virtual reality environment: does it improve functional recovery poststroke? </w:t>
      </w:r>
      <w:r w:rsidRPr="00FB72BE">
        <w:rPr>
          <w:lang w:val="es-ES" w:eastAsia="es-ES"/>
        </w:rPr>
        <w:t>Neurorehabil Neural Repair 2006;</w:t>
      </w:r>
      <w:r w:rsidR="00B84006" w:rsidRPr="00FB72BE">
        <w:rPr>
          <w:lang w:val="es-ES" w:eastAsia="es-ES"/>
        </w:rPr>
        <w:t xml:space="preserve"> </w:t>
      </w:r>
      <w:r w:rsidRPr="00FB72BE">
        <w:rPr>
          <w:lang w:val="es-ES" w:eastAsia="es-ES"/>
        </w:rPr>
        <w:t>20:252–267.</w:t>
      </w:r>
      <w:bookmarkEnd w:id="19"/>
    </w:p>
    <w:p w:rsidR="002C6470" w:rsidRPr="00FB72BE" w:rsidRDefault="003F29DD" w:rsidP="001E3EAC">
      <w:pPr>
        <w:pStyle w:val="references0"/>
        <w:rPr>
          <w:lang w:eastAsia="es-ES_tradnl"/>
        </w:rPr>
      </w:pPr>
      <w:bookmarkStart w:id="20" w:name="_Ref461221774"/>
      <w:r w:rsidRPr="00FB72BE">
        <w:t>Tansel H,  Sinan K,  Doga D,  Marc W.,  Kyle E. MoMiReS: Mobile mixed reality system for physical &amp; occupational therapies for hand and wrist ailments. Innovations in Technology Conference (InnoTek), 2014 IEEE.</w:t>
      </w:r>
      <w:bookmarkEnd w:id="20"/>
    </w:p>
    <w:p w:rsidR="007A18B8" w:rsidRPr="00FB72BE" w:rsidRDefault="007A18B8" w:rsidP="001E3EAC">
      <w:pPr>
        <w:pStyle w:val="references0"/>
        <w:rPr>
          <w:lang w:eastAsia="es-ES_tradnl"/>
        </w:rPr>
      </w:pPr>
      <w:bookmarkStart w:id="21" w:name="_Ref461222908"/>
      <w:r w:rsidRPr="00FB72BE">
        <w:rPr>
          <w:lang w:val="es-ES_tradnl" w:eastAsia="es-ES_tradnl"/>
        </w:rPr>
        <w:t xml:space="preserve">Gil-Gómez J.-A., Gil-Gómez H., Lozano-Quilis J.-A., Manzano-Hernández P., Albiol-Pérez S., Aula-Valero C.: SEQ: suitability evaluation questionnaire for virtual rehabilitation systems. </w:t>
      </w:r>
      <w:r w:rsidRPr="00FB72BE">
        <w:rPr>
          <w:lang w:eastAsia="es-ES_tradnl"/>
        </w:rPr>
        <w:t>Application in a virtual rehabilitation system for balance rehabilitation. In Proceedings of the 7th International Conference on Pervasive Computing Technologies for Healthcare (PervasiveHealth '13). 335-338 (2013).</w:t>
      </w:r>
      <w:bookmarkEnd w:id="21"/>
    </w:p>
    <w:bookmarkEnd w:id="2"/>
    <w:bookmarkEnd w:id="3"/>
    <w:bookmarkEnd w:id="4"/>
    <w:bookmarkEnd w:id="8"/>
    <w:p w:rsidR="00B73C72" w:rsidRPr="006913B3" w:rsidRDefault="00B73C72" w:rsidP="001F3368">
      <w:pPr>
        <w:pStyle w:val="references0"/>
        <w:numPr>
          <w:ilvl w:val="0"/>
          <w:numId w:val="0"/>
        </w:numPr>
        <w:rPr>
          <w:lang w:eastAsia="es-ES"/>
        </w:rPr>
      </w:pPr>
    </w:p>
    <w:sectPr w:rsidR="00B73C72" w:rsidRPr="006913B3" w:rsidSect="001452F3">
      <w:type w:val="continuous"/>
      <w:pgSz w:w="12240" w:h="15840" w:code="1"/>
      <w:pgMar w:top="1080" w:right="1080" w:bottom="1440" w:left="1080" w:header="720" w:footer="720" w:gutter="0"/>
      <w:cols w:num="2" w:space="475"/>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0757" w:rsidRDefault="00540757">
      <w:r>
        <w:separator/>
      </w:r>
    </w:p>
  </w:endnote>
  <w:endnote w:type="continuationSeparator" w:id="0">
    <w:p w:rsidR="00540757" w:rsidRDefault="00540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00"/>
    <w:family w:val="swiss"/>
    <w:pitch w:val="variable"/>
    <w:sig w:usb0="00000000"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1B8" w:rsidRDefault="001C71B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1C71B8" w:rsidRDefault="001C71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0757" w:rsidRDefault="00540757">
      <w:r>
        <w:separator/>
      </w:r>
    </w:p>
  </w:footnote>
  <w:footnote w:type="continuationSeparator" w:id="0">
    <w:p w:rsidR="00540757" w:rsidRDefault="005407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838527C"/>
    <w:lvl w:ilvl="0">
      <w:start w:val="1"/>
      <w:numFmt w:val="decimal"/>
      <w:pStyle w:val="Ttulo9"/>
      <w:lvlText w:val="%1."/>
      <w:lvlJc w:val="left"/>
      <w:pPr>
        <w:tabs>
          <w:tab w:val="num" w:pos="926"/>
        </w:tabs>
        <w:ind w:left="926" w:hanging="360"/>
      </w:pPr>
      <w:rPr>
        <w:rFonts w:cs="Times New Roman"/>
      </w:rPr>
    </w:lvl>
  </w:abstractNum>
  <w:abstractNum w:abstractNumId="1">
    <w:nsid w:val="FFFFFF83"/>
    <w:multiLevelType w:val="singleLevel"/>
    <w:tmpl w:val="536E19F6"/>
    <w:lvl w:ilvl="0">
      <w:start w:val="1"/>
      <w:numFmt w:val="bullet"/>
      <w:pStyle w:val="References"/>
      <w:lvlText w:val=""/>
      <w:lvlJc w:val="left"/>
      <w:pPr>
        <w:tabs>
          <w:tab w:val="num" w:pos="720"/>
        </w:tabs>
        <w:ind w:left="720" w:hanging="360"/>
      </w:pPr>
      <w:rPr>
        <w:rFonts w:ascii="Symbol" w:eastAsia="Times New Roman" w:hAnsi="Symbol" w:hint="default"/>
      </w:rPr>
    </w:lvl>
  </w:abstractNum>
  <w:abstractNum w:abstractNumId="2">
    <w:nsid w:val="FFFFFFFB"/>
    <w:multiLevelType w:val="multilevel"/>
    <w:tmpl w:val="FFFFFFFF"/>
    <w:lvl w:ilvl="0">
      <w:start w:val="1"/>
      <w:numFmt w:val="decimal"/>
      <w:lvlText w:val="%1."/>
      <w:legacy w:legacy="1" w:legacySpace="144" w:legacyIndent="0"/>
      <w:lvlJc w:val="left"/>
      <w:rPr>
        <w:rFonts w:cs="Times New Roman"/>
      </w:rPr>
    </w:lvl>
    <w:lvl w:ilvl="1">
      <w:start w:val="1"/>
      <w:numFmt w:val="decimal"/>
      <w:lvlText w:val="%1.%2"/>
      <w:legacy w:legacy="1" w:legacySpace="144" w:legacyIndent="0"/>
      <w:lvlJc w:val="left"/>
      <w:rPr>
        <w:rFonts w:cs="Times New Roman"/>
      </w:rPr>
    </w:lvl>
    <w:lvl w:ilvl="2">
      <w:start w:val="1"/>
      <w:numFmt w:val="decimal"/>
      <w:lvlText w:val="%1.%2.%3"/>
      <w:legacy w:legacy="1" w:legacySpace="144" w:legacyIndent="0"/>
      <w:lvlJc w:val="left"/>
      <w:rPr>
        <w:rFonts w:cs="Times New Roman"/>
      </w:rPr>
    </w:lvl>
    <w:lvl w:ilvl="3">
      <w:start w:val="1"/>
      <w:numFmt w:val="decimal"/>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lvlText w:val="%1.%2.%3.%4.%5.%6"/>
      <w:legacy w:legacy="1" w:legacySpace="144" w:legacyIndent="0"/>
      <w:lvlJc w:val="left"/>
      <w:rPr>
        <w:rFonts w:cs="Times New Roman"/>
      </w:rPr>
    </w:lvl>
    <w:lvl w:ilvl="6">
      <w:start w:val="1"/>
      <w:numFmt w:val="decimal"/>
      <w:lvlText w:val="%1.%2.%3.%4.%5.%6.%7"/>
      <w:legacy w:legacy="1" w:legacySpace="144" w:legacyIndent="0"/>
      <w:lvlJc w:val="left"/>
      <w:rPr>
        <w:rFonts w:cs="Times New Roman"/>
      </w:rPr>
    </w:lvl>
    <w:lvl w:ilvl="7">
      <w:start w:val="1"/>
      <w:numFmt w:val="decimal"/>
      <w:lvlText w:val="%1.%2.%3.%4.%5.%6.%7.%8"/>
      <w:legacy w:legacy="1" w:legacySpace="144" w:legacyIndent="0"/>
      <w:lvlJc w:val="left"/>
      <w:rPr>
        <w:rFonts w:cs="Times New Roman"/>
      </w:rPr>
    </w:lvl>
    <w:lvl w:ilvl="8">
      <w:start w:val="1"/>
      <w:numFmt w:val="decimal"/>
      <w:lvlText w:val="%1.%2.%3.%4.%5.%6.%7.%8.%9"/>
      <w:legacy w:legacy="1" w:legacySpace="144" w:legacyIndent="0"/>
      <w:lvlJc w:val="left"/>
      <w:rPr>
        <w:rFonts w:cs="Times New Roman"/>
      </w:rPr>
    </w:lvl>
  </w:abstractNum>
  <w:abstractNum w:abstractNumId="3">
    <w:nsid w:val="FFFFFFFE"/>
    <w:multiLevelType w:val="singleLevel"/>
    <w:tmpl w:val="A208AA3E"/>
    <w:lvl w:ilvl="0">
      <w:numFmt w:val="bullet"/>
      <w:pStyle w:val="Listaconvietas2"/>
      <w:lvlText w:val="*"/>
      <w:lvlJc w:val="left"/>
    </w:lvl>
  </w:abstractNum>
  <w:abstractNum w:abstractNumId="4">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3"/>
    <w:lvlOverride w:ilvl="0">
      <w:lvl w:ilvl="0">
        <w:start w:val="1"/>
        <w:numFmt w:val="bullet"/>
        <w:pStyle w:val="Listaconvietas2"/>
        <w:lvlText w:val=""/>
        <w:legacy w:legacy="1" w:legacySpace="0" w:legacyIndent="360"/>
        <w:lvlJc w:val="left"/>
        <w:pPr>
          <w:ind w:left="360" w:hanging="360"/>
        </w:pPr>
        <w:rPr>
          <w:rFonts w:ascii="Times" w:hAnsi="Times" w:hint="default"/>
        </w:rPr>
      </w:lvl>
    </w:lvlOverride>
  </w:num>
  <w:num w:numId="5">
    <w:abstractNumId w:val="5"/>
  </w:num>
  <w:num w:numId="6">
    <w:abstractNumId w:val="4"/>
  </w:num>
  <w:num w:numId="7">
    <w:abstractNumId w:val="4"/>
  </w:num>
  <w:num w:numId="8">
    <w:abstractNumId w:val="4"/>
  </w:num>
  <w:num w:numId="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990"/>
    <w:rsid w:val="0000420B"/>
    <w:rsid w:val="00004679"/>
    <w:rsid w:val="00010A73"/>
    <w:rsid w:val="00012128"/>
    <w:rsid w:val="000134DF"/>
    <w:rsid w:val="00017D01"/>
    <w:rsid w:val="000253EA"/>
    <w:rsid w:val="00025BF0"/>
    <w:rsid w:val="00031669"/>
    <w:rsid w:val="000355F6"/>
    <w:rsid w:val="0003795E"/>
    <w:rsid w:val="00040A16"/>
    <w:rsid w:val="000601ED"/>
    <w:rsid w:val="00061988"/>
    <w:rsid w:val="00061AEB"/>
    <w:rsid w:val="00066B88"/>
    <w:rsid w:val="00067C2C"/>
    <w:rsid w:val="00070A8C"/>
    <w:rsid w:val="00071017"/>
    <w:rsid w:val="0007344B"/>
    <w:rsid w:val="000858EA"/>
    <w:rsid w:val="000877F5"/>
    <w:rsid w:val="00087DB2"/>
    <w:rsid w:val="00093527"/>
    <w:rsid w:val="000937A8"/>
    <w:rsid w:val="00094CA7"/>
    <w:rsid w:val="0009634A"/>
    <w:rsid w:val="000A04E1"/>
    <w:rsid w:val="000A2FDE"/>
    <w:rsid w:val="000A33A5"/>
    <w:rsid w:val="000A3674"/>
    <w:rsid w:val="000A37FF"/>
    <w:rsid w:val="000A4ACE"/>
    <w:rsid w:val="000A4C62"/>
    <w:rsid w:val="000A503C"/>
    <w:rsid w:val="000A6B1A"/>
    <w:rsid w:val="000A6B9A"/>
    <w:rsid w:val="000A78CB"/>
    <w:rsid w:val="000B14ED"/>
    <w:rsid w:val="000B1A06"/>
    <w:rsid w:val="000B5F54"/>
    <w:rsid w:val="000C2834"/>
    <w:rsid w:val="000C4759"/>
    <w:rsid w:val="000C4B11"/>
    <w:rsid w:val="000C6E0D"/>
    <w:rsid w:val="000D24BF"/>
    <w:rsid w:val="000D47DB"/>
    <w:rsid w:val="000D4A24"/>
    <w:rsid w:val="000D7EEC"/>
    <w:rsid w:val="000E1DC7"/>
    <w:rsid w:val="000E1E33"/>
    <w:rsid w:val="000E41CF"/>
    <w:rsid w:val="000E5685"/>
    <w:rsid w:val="000E5859"/>
    <w:rsid w:val="000E592A"/>
    <w:rsid w:val="000E6690"/>
    <w:rsid w:val="000E6736"/>
    <w:rsid w:val="000F01A8"/>
    <w:rsid w:val="001026E0"/>
    <w:rsid w:val="001032B1"/>
    <w:rsid w:val="00104596"/>
    <w:rsid w:val="001050A3"/>
    <w:rsid w:val="00105561"/>
    <w:rsid w:val="00106600"/>
    <w:rsid w:val="00111037"/>
    <w:rsid w:val="00114FBD"/>
    <w:rsid w:val="00117B8C"/>
    <w:rsid w:val="001213B8"/>
    <w:rsid w:val="0012216D"/>
    <w:rsid w:val="00123801"/>
    <w:rsid w:val="00125DEE"/>
    <w:rsid w:val="0013288F"/>
    <w:rsid w:val="001358DE"/>
    <w:rsid w:val="00135B3D"/>
    <w:rsid w:val="001452F3"/>
    <w:rsid w:val="00145A33"/>
    <w:rsid w:val="00153A98"/>
    <w:rsid w:val="00154440"/>
    <w:rsid w:val="00154DF2"/>
    <w:rsid w:val="00156242"/>
    <w:rsid w:val="00160BBE"/>
    <w:rsid w:val="00161B19"/>
    <w:rsid w:val="0016279F"/>
    <w:rsid w:val="00166859"/>
    <w:rsid w:val="0016698F"/>
    <w:rsid w:val="00166F69"/>
    <w:rsid w:val="00167CF1"/>
    <w:rsid w:val="00167E9F"/>
    <w:rsid w:val="00172159"/>
    <w:rsid w:val="00177BE7"/>
    <w:rsid w:val="00180395"/>
    <w:rsid w:val="001811DC"/>
    <w:rsid w:val="001903B6"/>
    <w:rsid w:val="00193073"/>
    <w:rsid w:val="00197A72"/>
    <w:rsid w:val="001A03D8"/>
    <w:rsid w:val="001A17D3"/>
    <w:rsid w:val="001A4E9A"/>
    <w:rsid w:val="001A5AD9"/>
    <w:rsid w:val="001A6CD7"/>
    <w:rsid w:val="001B0A4C"/>
    <w:rsid w:val="001B0A57"/>
    <w:rsid w:val="001B20BC"/>
    <w:rsid w:val="001C2ED4"/>
    <w:rsid w:val="001C5358"/>
    <w:rsid w:val="001C63DE"/>
    <w:rsid w:val="001C71B8"/>
    <w:rsid w:val="001D0049"/>
    <w:rsid w:val="001D17DC"/>
    <w:rsid w:val="001D4219"/>
    <w:rsid w:val="001D4DF1"/>
    <w:rsid w:val="001E0617"/>
    <w:rsid w:val="001E12A5"/>
    <w:rsid w:val="001E24FC"/>
    <w:rsid w:val="001E253E"/>
    <w:rsid w:val="001E37C2"/>
    <w:rsid w:val="001E3EAC"/>
    <w:rsid w:val="001E4A9D"/>
    <w:rsid w:val="001F3368"/>
    <w:rsid w:val="001F35E1"/>
    <w:rsid w:val="001F3AD9"/>
    <w:rsid w:val="001F4140"/>
    <w:rsid w:val="001F5307"/>
    <w:rsid w:val="001F58A6"/>
    <w:rsid w:val="00202A2C"/>
    <w:rsid w:val="00202DB7"/>
    <w:rsid w:val="00204B9C"/>
    <w:rsid w:val="0020509A"/>
    <w:rsid w:val="00205C02"/>
    <w:rsid w:val="0021022B"/>
    <w:rsid w:val="00211B16"/>
    <w:rsid w:val="00215128"/>
    <w:rsid w:val="00222D87"/>
    <w:rsid w:val="00224137"/>
    <w:rsid w:val="00226495"/>
    <w:rsid w:val="00226569"/>
    <w:rsid w:val="0023020D"/>
    <w:rsid w:val="00233E80"/>
    <w:rsid w:val="002352F2"/>
    <w:rsid w:val="002435DE"/>
    <w:rsid w:val="0024487D"/>
    <w:rsid w:val="002452CB"/>
    <w:rsid w:val="00245841"/>
    <w:rsid w:val="0024649D"/>
    <w:rsid w:val="002501FE"/>
    <w:rsid w:val="0025237E"/>
    <w:rsid w:val="00253457"/>
    <w:rsid w:val="00253899"/>
    <w:rsid w:val="00264536"/>
    <w:rsid w:val="0026472A"/>
    <w:rsid w:val="002671A6"/>
    <w:rsid w:val="0027256D"/>
    <w:rsid w:val="002743C9"/>
    <w:rsid w:val="00276AEA"/>
    <w:rsid w:val="002822C7"/>
    <w:rsid w:val="002850DD"/>
    <w:rsid w:val="00292179"/>
    <w:rsid w:val="002935F2"/>
    <w:rsid w:val="00296BFE"/>
    <w:rsid w:val="002A46AE"/>
    <w:rsid w:val="002A5101"/>
    <w:rsid w:val="002A54E8"/>
    <w:rsid w:val="002B16DA"/>
    <w:rsid w:val="002B28D2"/>
    <w:rsid w:val="002B44FC"/>
    <w:rsid w:val="002B4DF1"/>
    <w:rsid w:val="002B65D6"/>
    <w:rsid w:val="002C0164"/>
    <w:rsid w:val="002C3C0F"/>
    <w:rsid w:val="002C4DCD"/>
    <w:rsid w:val="002C6470"/>
    <w:rsid w:val="002D46F7"/>
    <w:rsid w:val="002D64F6"/>
    <w:rsid w:val="002D6A57"/>
    <w:rsid w:val="002E10C8"/>
    <w:rsid w:val="002E607E"/>
    <w:rsid w:val="002F58F1"/>
    <w:rsid w:val="00302257"/>
    <w:rsid w:val="003036BA"/>
    <w:rsid w:val="00304774"/>
    <w:rsid w:val="00310738"/>
    <w:rsid w:val="003113CD"/>
    <w:rsid w:val="00321BF3"/>
    <w:rsid w:val="00322F25"/>
    <w:rsid w:val="00340A0F"/>
    <w:rsid w:val="00341CA1"/>
    <w:rsid w:val="00344306"/>
    <w:rsid w:val="00350E4A"/>
    <w:rsid w:val="0035761E"/>
    <w:rsid w:val="00361277"/>
    <w:rsid w:val="003635AB"/>
    <w:rsid w:val="00363A34"/>
    <w:rsid w:val="00365497"/>
    <w:rsid w:val="00367524"/>
    <w:rsid w:val="00372B5B"/>
    <w:rsid w:val="00374124"/>
    <w:rsid w:val="003748E0"/>
    <w:rsid w:val="00374D15"/>
    <w:rsid w:val="00374F96"/>
    <w:rsid w:val="00380906"/>
    <w:rsid w:val="00381AEB"/>
    <w:rsid w:val="00382904"/>
    <w:rsid w:val="003A0783"/>
    <w:rsid w:val="003A1869"/>
    <w:rsid w:val="003B282B"/>
    <w:rsid w:val="003B28E4"/>
    <w:rsid w:val="003B3754"/>
    <w:rsid w:val="003B3B46"/>
    <w:rsid w:val="003B4153"/>
    <w:rsid w:val="003B4DB0"/>
    <w:rsid w:val="003B52D1"/>
    <w:rsid w:val="003C4DDB"/>
    <w:rsid w:val="003C5A7D"/>
    <w:rsid w:val="003C7483"/>
    <w:rsid w:val="003C7E89"/>
    <w:rsid w:val="003D059D"/>
    <w:rsid w:val="003D15EB"/>
    <w:rsid w:val="003D33F7"/>
    <w:rsid w:val="003D3D7C"/>
    <w:rsid w:val="003D4058"/>
    <w:rsid w:val="003D7885"/>
    <w:rsid w:val="003D7E66"/>
    <w:rsid w:val="003E09EC"/>
    <w:rsid w:val="003E19C2"/>
    <w:rsid w:val="003E3258"/>
    <w:rsid w:val="003F12CB"/>
    <w:rsid w:val="003F256A"/>
    <w:rsid w:val="003F29DD"/>
    <w:rsid w:val="004139C2"/>
    <w:rsid w:val="00415911"/>
    <w:rsid w:val="00416EAE"/>
    <w:rsid w:val="00425BFB"/>
    <w:rsid w:val="0042600E"/>
    <w:rsid w:val="00434677"/>
    <w:rsid w:val="00434FA4"/>
    <w:rsid w:val="004361C2"/>
    <w:rsid w:val="004411B9"/>
    <w:rsid w:val="004516CF"/>
    <w:rsid w:val="00452B8F"/>
    <w:rsid w:val="004537C5"/>
    <w:rsid w:val="00454F6F"/>
    <w:rsid w:val="004553BC"/>
    <w:rsid w:val="00456A8C"/>
    <w:rsid w:val="00457C8D"/>
    <w:rsid w:val="00461E6D"/>
    <w:rsid w:val="00461EF0"/>
    <w:rsid w:val="00464132"/>
    <w:rsid w:val="004663A3"/>
    <w:rsid w:val="00466AC7"/>
    <w:rsid w:val="00470365"/>
    <w:rsid w:val="00472C64"/>
    <w:rsid w:val="00474255"/>
    <w:rsid w:val="00481981"/>
    <w:rsid w:val="004825B1"/>
    <w:rsid w:val="004826A6"/>
    <w:rsid w:val="0048494E"/>
    <w:rsid w:val="00494017"/>
    <w:rsid w:val="00495609"/>
    <w:rsid w:val="00495E7E"/>
    <w:rsid w:val="004967D3"/>
    <w:rsid w:val="004A09D7"/>
    <w:rsid w:val="004A129D"/>
    <w:rsid w:val="004A143D"/>
    <w:rsid w:val="004A1A4F"/>
    <w:rsid w:val="004A24B3"/>
    <w:rsid w:val="004A2DDB"/>
    <w:rsid w:val="004B3C57"/>
    <w:rsid w:val="004B4A8D"/>
    <w:rsid w:val="004B6335"/>
    <w:rsid w:val="004C24E7"/>
    <w:rsid w:val="004C32D9"/>
    <w:rsid w:val="004C3D3A"/>
    <w:rsid w:val="004C4CA2"/>
    <w:rsid w:val="004C593C"/>
    <w:rsid w:val="004D36D3"/>
    <w:rsid w:val="004E1BB1"/>
    <w:rsid w:val="004E2083"/>
    <w:rsid w:val="004E299F"/>
    <w:rsid w:val="004E39B7"/>
    <w:rsid w:val="004E3DD3"/>
    <w:rsid w:val="004E6B8C"/>
    <w:rsid w:val="004E6DF9"/>
    <w:rsid w:val="004F16DD"/>
    <w:rsid w:val="004F2AD0"/>
    <w:rsid w:val="004F35AD"/>
    <w:rsid w:val="00507B17"/>
    <w:rsid w:val="00510D7F"/>
    <w:rsid w:val="00511454"/>
    <w:rsid w:val="0051403F"/>
    <w:rsid w:val="00514A6E"/>
    <w:rsid w:val="0051537B"/>
    <w:rsid w:val="0051569C"/>
    <w:rsid w:val="0051786E"/>
    <w:rsid w:val="005201BC"/>
    <w:rsid w:val="00521ECE"/>
    <w:rsid w:val="0052713F"/>
    <w:rsid w:val="005274DF"/>
    <w:rsid w:val="00527862"/>
    <w:rsid w:val="005310E3"/>
    <w:rsid w:val="00531987"/>
    <w:rsid w:val="00535263"/>
    <w:rsid w:val="0053628A"/>
    <w:rsid w:val="00537ADA"/>
    <w:rsid w:val="00540757"/>
    <w:rsid w:val="00543090"/>
    <w:rsid w:val="005443CB"/>
    <w:rsid w:val="00545C80"/>
    <w:rsid w:val="00546173"/>
    <w:rsid w:val="00551D3A"/>
    <w:rsid w:val="005523EB"/>
    <w:rsid w:val="0055521B"/>
    <w:rsid w:val="00556595"/>
    <w:rsid w:val="00556BB4"/>
    <w:rsid w:val="00566487"/>
    <w:rsid w:val="00567A90"/>
    <w:rsid w:val="005702D7"/>
    <w:rsid w:val="00571B6B"/>
    <w:rsid w:val="0057252B"/>
    <w:rsid w:val="00574A1A"/>
    <w:rsid w:val="005771A8"/>
    <w:rsid w:val="005868D3"/>
    <w:rsid w:val="005909D0"/>
    <w:rsid w:val="00590E29"/>
    <w:rsid w:val="00593673"/>
    <w:rsid w:val="00593C0E"/>
    <w:rsid w:val="005944EE"/>
    <w:rsid w:val="00594839"/>
    <w:rsid w:val="00594B19"/>
    <w:rsid w:val="00594B88"/>
    <w:rsid w:val="00594BEA"/>
    <w:rsid w:val="00596D01"/>
    <w:rsid w:val="005A054E"/>
    <w:rsid w:val="005A2E32"/>
    <w:rsid w:val="005A3FD3"/>
    <w:rsid w:val="005B1B71"/>
    <w:rsid w:val="005B2A97"/>
    <w:rsid w:val="005B3597"/>
    <w:rsid w:val="005B6A93"/>
    <w:rsid w:val="005B7245"/>
    <w:rsid w:val="005B7EE7"/>
    <w:rsid w:val="005C2439"/>
    <w:rsid w:val="005C2F83"/>
    <w:rsid w:val="005C5281"/>
    <w:rsid w:val="005D1CBE"/>
    <w:rsid w:val="005D2432"/>
    <w:rsid w:val="005D7EC3"/>
    <w:rsid w:val="005E3D7A"/>
    <w:rsid w:val="005F394F"/>
    <w:rsid w:val="00600870"/>
    <w:rsid w:val="00600984"/>
    <w:rsid w:val="00601565"/>
    <w:rsid w:val="00611E36"/>
    <w:rsid w:val="00613ADE"/>
    <w:rsid w:val="00615B9C"/>
    <w:rsid w:val="00616CBD"/>
    <w:rsid w:val="0061710B"/>
    <w:rsid w:val="006226F1"/>
    <w:rsid w:val="00622B0B"/>
    <w:rsid w:val="0063393B"/>
    <w:rsid w:val="00634035"/>
    <w:rsid w:val="00636979"/>
    <w:rsid w:val="0064302F"/>
    <w:rsid w:val="00644C61"/>
    <w:rsid w:val="00646675"/>
    <w:rsid w:val="00646F70"/>
    <w:rsid w:val="00647790"/>
    <w:rsid w:val="00647919"/>
    <w:rsid w:val="006612E2"/>
    <w:rsid w:val="0066153B"/>
    <w:rsid w:val="006621CF"/>
    <w:rsid w:val="00663F00"/>
    <w:rsid w:val="0066674A"/>
    <w:rsid w:val="00673BF1"/>
    <w:rsid w:val="00676112"/>
    <w:rsid w:val="00680A12"/>
    <w:rsid w:val="00683AD4"/>
    <w:rsid w:val="0068547D"/>
    <w:rsid w:val="00687B00"/>
    <w:rsid w:val="006913B3"/>
    <w:rsid w:val="0069356A"/>
    <w:rsid w:val="006A044B"/>
    <w:rsid w:val="006A0850"/>
    <w:rsid w:val="006A1FA3"/>
    <w:rsid w:val="006A2299"/>
    <w:rsid w:val="006A412A"/>
    <w:rsid w:val="006A5143"/>
    <w:rsid w:val="006A5806"/>
    <w:rsid w:val="006A5CCA"/>
    <w:rsid w:val="006B049A"/>
    <w:rsid w:val="006B270F"/>
    <w:rsid w:val="006C1A39"/>
    <w:rsid w:val="006C2451"/>
    <w:rsid w:val="006C275D"/>
    <w:rsid w:val="006C276E"/>
    <w:rsid w:val="006C3059"/>
    <w:rsid w:val="006C3772"/>
    <w:rsid w:val="006C5CA4"/>
    <w:rsid w:val="006C66EC"/>
    <w:rsid w:val="006C6F76"/>
    <w:rsid w:val="006D0B86"/>
    <w:rsid w:val="006D451E"/>
    <w:rsid w:val="006D4779"/>
    <w:rsid w:val="006E094D"/>
    <w:rsid w:val="006E3139"/>
    <w:rsid w:val="006E5B9A"/>
    <w:rsid w:val="006E661B"/>
    <w:rsid w:val="006F0006"/>
    <w:rsid w:val="006F0C55"/>
    <w:rsid w:val="006F5D65"/>
    <w:rsid w:val="0070130D"/>
    <w:rsid w:val="007101B0"/>
    <w:rsid w:val="007112F4"/>
    <w:rsid w:val="0071152B"/>
    <w:rsid w:val="00717BF3"/>
    <w:rsid w:val="00717E61"/>
    <w:rsid w:val="00722AAF"/>
    <w:rsid w:val="00726341"/>
    <w:rsid w:val="0072645E"/>
    <w:rsid w:val="007270C2"/>
    <w:rsid w:val="00727AC1"/>
    <w:rsid w:val="007306DE"/>
    <w:rsid w:val="00730CB3"/>
    <w:rsid w:val="0073565E"/>
    <w:rsid w:val="007419C6"/>
    <w:rsid w:val="00743740"/>
    <w:rsid w:val="00744712"/>
    <w:rsid w:val="00746EE7"/>
    <w:rsid w:val="007532F1"/>
    <w:rsid w:val="00761CDA"/>
    <w:rsid w:val="00764718"/>
    <w:rsid w:val="00764CBD"/>
    <w:rsid w:val="007737A2"/>
    <w:rsid w:val="007803D2"/>
    <w:rsid w:val="007825AC"/>
    <w:rsid w:val="00782ACC"/>
    <w:rsid w:val="007841F3"/>
    <w:rsid w:val="00787B44"/>
    <w:rsid w:val="00793DF2"/>
    <w:rsid w:val="007A18B8"/>
    <w:rsid w:val="007A51A4"/>
    <w:rsid w:val="007A68E8"/>
    <w:rsid w:val="007A7AD3"/>
    <w:rsid w:val="007B1A90"/>
    <w:rsid w:val="007B289D"/>
    <w:rsid w:val="007B2A30"/>
    <w:rsid w:val="007B55EC"/>
    <w:rsid w:val="007B64F7"/>
    <w:rsid w:val="007B6B03"/>
    <w:rsid w:val="007C08CF"/>
    <w:rsid w:val="007C0CB0"/>
    <w:rsid w:val="007C3600"/>
    <w:rsid w:val="007D2B1B"/>
    <w:rsid w:val="007D397F"/>
    <w:rsid w:val="007D4B15"/>
    <w:rsid w:val="007D710C"/>
    <w:rsid w:val="007E2C28"/>
    <w:rsid w:val="007E4AC7"/>
    <w:rsid w:val="007E5CDF"/>
    <w:rsid w:val="007F2800"/>
    <w:rsid w:val="007F4411"/>
    <w:rsid w:val="00804275"/>
    <w:rsid w:val="0080439B"/>
    <w:rsid w:val="00807712"/>
    <w:rsid w:val="00811823"/>
    <w:rsid w:val="008122CA"/>
    <w:rsid w:val="00813084"/>
    <w:rsid w:val="00814622"/>
    <w:rsid w:val="00823C0E"/>
    <w:rsid w:val="00823E0A"/>
    <w:rsid w:val="00824223"/>
    <w:rsid w:val="0082560D"/>
    <w:rsid w:val="00827627"/>
    <w:rsid w:val="0083025A"/>
    <w:rsid w:val="008359E5"/>
    <w:rsid w:val="00836C3C"/>
    <w:rsid w:val="008376AB"/>
    <w:rsid w:val="0083795F"/>
    <w:rsid w:val="008407D0"/>
    <w:rsid w:val="00842B34"/>
    <w:rsid w:val="00842D7B"/>
    <w:rsid w:val="00850997"/>
    <w:rsid w:val="00851502"/>
    <w:rsid w:val="008526BC"/>
    <w:rsid w:val="008536AF"/>
    <w:rsid w:val="00854A0B"/>
    <w:rsid w:val="0085625C"/>
    <w:rsid w:val="00860539"/>
    <w:rsid w:val="00861AE0"/>
    <w:rsid w:val="00863E1E"/>
    <w:rsid w:val="0086564C"/>
    <w:rsid w:val="008658DB"/>
    <w:rsid w:val="00871725"/>
    <w:rsid w:val="00872492"/>
    <w:rsid w:val="0087467E"/>
    <w:rsid w:val="008766EB"/>
    <w:rsid w:val="00877BE2"/>
    <w:rsid w:val="00884794"/>
    <w:rsid w:val="00884E17"/>
    <w:rsid w:val="008854DC"/>
    <w:rsid w:val="00891921"/>
    <w:rsid w:val="008920D6"/>
    <w:rsid w:val="008934FA"/>
    <w:rsid w:val="00893971"/>
    <w:rsid w:val="008A310F"/>
    <w:rsid w:val="008A3C10"/>
    <w:rsid w:val="008A5E40"/>
    <w:rsid w:val="008B0AC4"/>
    <w:rsid w:val="008B101A"/>
    <w:rsid w:val="008B197E"/>
    <w:rsid w:val="008B29E2"/>
    <w:rsid w:val="008B6133"/>
    <w:rsid w:val="008C06F5"/>
    <w:rsid w:val="008C1042"/>
    <w:rsid w:val="008C3504"/>
    <w:rsid w:val="008C3DD7"/>
    <w:rsid w:val="008C6226"/>
    <w:rsid w:val="008D2826"/>
    <w:rsid w:val="008D5FC0"/>
    <w:rsid w:val="008E60A4"/>
    <w:rsid w:val="008F066A"/>
    <w:rsid w:val="008F17C1"/>
    <w:rsid w:val="008F2719"/>
    <w:rsid w:val="008F423B"/>
    <w:rsid w:val="008F5D58"/>
    <w:rsid w:val="009020EC"/>
    <w:rsid w:val="00902438"/>
    <w:rsid w:val="00903652"/>
    <w:rsid w:val="00905F41"/>
    <w:rsid w:val="00905F94"/>
    <w:rsid w:val="009068D6"/>
    <w:rsid w:val="00922EDF"/>
    <w:rsid w:val="00926A75"/>
    <w:rsid w:val="00927929"/>
    <w:rsid w:val="00932711"/>
    <w:rsid w:val="00933AF0"/>
    <w:rsid w:val="00933D57"/>
    <w:rsid w:val="0093462F"/>
    <w:rsid w:val="00935A97"/>
    <w:rsid w:val="00947495"/>
    <w:rsid w:val="009510B7"/>
    <w:rsid w:val="009513AB"/>
    <w:rsid w:val="00957BA3"/>
    <w:rsid w:val="009606DC"/>
    <w:rsid w:val="00963DB9"/>
    <w:rsid w:val="009761F1"/>
    <w:rsid w:val="0097689D"/>
    <w:rsid w:val="00986AB4"/>
    <w:rsid w:val="00992859"/>
    <w:rsid w:val="009941C1"/>
    <w:rsid w:val="00997359"/>
    <w:rsid w:val="00997DEE"/>
    <w:rsid w:val="009A0A25"/>
    <w:rsid w:val="009A2B82"/>
    <w:rsid w:val="009A4B7D"/>
    <w:rsid w:val="009B0F88"/>
    <w:rsid w:val="009B4DAB"/>
    <w:rsid w:val="009B5855"/>
    <w:rsid w:val="009B701B"/>
    <w:rsid w:val="009C26B3"/>
    <w:rsid w:val="009C3611"/>
    <w:rsid w:val="009C4F23"/>
    <w:rsid w:val="009C7A4E"/>
    <w:rsid w:val="009D1B77"/>
    <w:rsid w:val="009D1D4D"/>
    <w:rsid w:val="009D3984"/>
    <w:rsid w:val="009D5670"/>
    <w:rsid w:val="009D72FD"/>
    <w:rsid w:val="009D78C6"/>
    <w:rsid w:val="009D79DC"/>
    <w:rsid w:val="009E0121"/>
    <w:rsid w:val="009E120A"/>
    <w:rsid w:val="009E3DB2"/>
    <w:rsid w:val="009E463E"/>
    <w:rsid w:val="009E7CDE"/>
    <w:rsid w:val="009F1F8C"/>
    <w:rsid w:val="009F334B"/>
    <w:rsid w:val="009F441A"/>
    <w:rsid w:val="00A040DB"/>
    <w:rsid w:val="00A052CF"/>
    <w:rsid w:val="00A05A58"/>
    <w:rsid w:val="00A06486"/>
    <w:rsid w:val="00A105B5"/>
    <w:rsid w:val="00A10CD9"/>
    <w:rsid w:val="00A1158C"/>
    <w:rsid w:val="00A119FC"/>
    <w:rsid w:val="00A122EB"/>
    <w:rsid w:val="00A12DFC"/>
    <w:rsid w:val="00A14B1C"/>
    <w:rsid w:val="00A24A8F"/>
    <w:rsid w:val="00A30841"/>
    <w:rsid w:val="00A31815"/>
    <w:rsid w:val="00A320F4"/>
    <w:rsid w:val="00A325D4"/>
    <w:rsid w:val="00A368B3"/>
    <w:rsid w:val="00A36B26"/>
    <w:rsid w:val="00A36BBB"/>
    <w:rsid w:val="00A405EA"/>
    <w:rsid w:val="00A41DEB"/>
    <w:rsid w:val="00A4209B"/>
    <w:rsid w:val="00A4395A"/>
    <w:rsid w:val="00A43B46"/>
    <w:rsid w:val="00A4553A"/>
    <w:rsid w:val="00A47D12"/>
    <w:rsid w:val="00A53D87"/>
    <w:rsid w:val="00A54844"/>
    <w:rsid w:val="00A55CB2"/>
    <w:rsid w:val="00A62C74"/>
    <w:rsid w:val="00A62C94"/>
    <w:rsid w:val="00A63FF7"/>
    <w:rsid w:val="00A646D2"/>
    <w:rsid w:val="00A66E61"/>
    <w:rsid w:val="00A73851"/>
    <w:rsid w:val="00A82421"/>
    <w:rsid w:val="00A86BE7"/>
    <w:rsid w:val="00A90A68"/>
    <w:rsid w:val="00A90BB9"/>
    <w:rsid w:val="00A91EDD"/>
    <w:rsid w:val="00A91F26"/>
    <w:rsid w:val="00A931CA"/>
    <w:rsid w:val="00A94C40"/>
    <w:rsid w:val="00A957D4"/>
    <w:rsid w:val="00A9650D"/>
    <w:rsid w:val="00A967C4"/>
    <w:rsid w:val="00AA0855"/>
    <w:rsid w:val="00AA09DB"/>
    <w:rsid w:val="00AA3713"/>
    <w:rsid w:val="00AA51BB"/>
    <w:rsid w:val="00AB0639"/>
    <w:rsid w:val="00AB1A34"/>
    <w:rsid w:val="00AB2DE3"/>
    <w:rsid w:val="00AB3F4E"/>
    <w:rsid w:val="00AB48E4"/>
    <w:rsid w:val="00AB4C6D"/>
    <w:rsid w:val="00AB5A16"/>
    <w:rsid w:val="00AB6D92"/>
    <w:rsid w:val="00AB7582"/>
    <w:rsid w:val="00AC041B"/>
    <w:rsid w:val="00AC426D"/>
    <w:rsid w:val="00AC5ADA"/>
    <w:rsid w:val="00AC5C63"/>
    <w:rsid w:val="00AD7DCB"/>
    <w:rsid w:val="00AE16B5"/>
    <w:rsid w:val="00AE2664"/>
    <w:rsid w:val="00AE713D"/>
    <w:rsid w:val="00AE75F6"/>
    <w:rsid w:val="00AF167E"/>
    <w:rsid w:val="00AF3C5D"/>
    <w:rsid w:val="00AF4940"/>
    <w:rsid w:val="00AF5F1B"/>
    <w:rsid w:val="00AF66E9"/>
    <w:rsid w:val="00AF7438"/>
    <w:rsid w:val="00B031C7"/>
    <w:rsid w:val="00B041B2"/>
    <w:rsid w:val="00B04219"/>
    <w:rsid w:val="00B04E52"/>
    <w:rsid w:val="00B117EB"/>
    <w:rsid w:val="00B11CC8"/>
    <w:rsid w:val="00B1514D"/>
    <w:rsid w:val="00B16AFE"/>
    <w:rsid w:val="00B17C1A"/>
    <w:rsid w:val="00B215BD"/>
    <w:rsid w:val="00B21BBB"/>
    <w:rsid w:val="00B22FB0"/>
    <w:rsid w:val="00B2393A"/>
    <w:rsid w:val="00B241BB"/>
    <w:rsid w:val="00B266F4"/>
    <w:rsid w:val="00B32F5B"/>
    <w:rsid w:val="00B330F8"/>
    <w:rsid w:val="00B33EA0"/>
    <w:rsid w:val="00B36E9F"/>
    <w:rsid w:val="00B47599"/>
    <w:rsid w:val="00B517B1"/>
    <w:rsid w:val="00B5184B"/>
    <w:rsid w:val="00B52986"/>
    <w:rsid w:val="00B569DD"/>
    <w:rsid w:val="00B56B3C"/>
    <w:rsid w:val="00B63BCD"/>
    <w:rsid w:val="00B738DB"/>
    <w:rsid w:val="00B73C72"/>
    <w:rsid w:val="00B74B6B"/>
    <w:rsid w:val="00B75810"/>
    <w:rsid w:val="00B77E92"/>
    <w:rsid w:val="00B82216"/>
    <w:rsid w:val="00B84006"/>
    <w:rsid w:val="00B84ED2"/>
    <w:rsid w:val="00B85EF1"/>
    <w:rsid w:val="00B8613B"/>
    <w:rsid w:val="00B87A77"/>
    <w:rsid w:val="00B926AD"/>
    <w:rsid w:val="00B95BE9"/>
    <w:rsid w:val="00BA1BEE"/>
    <w:rsid w:val="00BA3704"/>
    <w:rsid w:val="00BA4FB8"/>
    <w:rsid w:val="00BA5E5F"/>
    <w:rsid w:val="00BA651F"/>
    <w:rsid w:val="00BB66A0"/>
    <w:rsid w:val="00BC0DC3"/>
    <w:rsid w:val="00BC0E79"/>
    <w:rsid w:val="00BC56D3"/>
    <w:rsid w:val="00BC6A9A"/>
    <w:rsid w:val="00BD4A38"/>
    <w:rsid w:val="00BD7D21"/>
    <w:rsid w:val="00BD7FD5"/>
    <w:rsid w:val="00BE0296"/>
    <w:rsid w:val="00BE0EB1"/>
    <w:rsid w:val="00BE11B1"/>
    <w:rsid w:val="00BE1C0C"/>
    <w:rsid w:val="00BE2E9A"/>
    <w:rsid w:val="00BF1CEE"/>
    <w:rsid w:val="00BF3697"/>
    <w:rsid w:val="00BF59AF"/>
    <w:rsid w:val="00BF7942"/>
    <w:rsid w:val="00C01E92"/>
    <w:rsid w:val="00C036A1"/>
    <w:rsid w:val="00C073CD"/>
    <w:rsid w:val="00C07BA3"/>
    <w:rsid w:val="00C1048B"/>
    <w:rsid w:val="00C107E9"/>
    <w:rsid w:val="00C138EB"/>
    <w:rsid w:val="00C13D3A"/>
    <w:rsid w:val="00C13D73"/>
    <w:rsid w:val="00C148A2"/>
    <w:rsid w:val="00C1538B"/>
    <w:rsid w:val="00C15875"/>
    <w:rsid w:val="00C2278A"/>
    <w:rsid w:val="00C26BBD"/>
    <w:rsid w:val="00C26BE6"/>
    <w:rsid w:val="00C26ECA"/>
    <w:rsid w:val="00C3149A"/>
    <w:rsid w:val="00C332AC"/>
    <w:rsid w:val="00C45E6E"/>
    <w:rsid w:val="00C478FE"/>
    <w:rsid w:val="00C50EC2"/>
    <w:rsid w:val="00C54F8F"/>
    <w:rsid w:val="00C56D56"/>
    <w:rsid w:val="00C62C55"/>
    <w:rsid w:val="00C64B09"/>
    <w:rsid w:val="00C659FF"/>
    <w:rsid w:val="00C65D16"/>
    <w:rsid w:val="00C71935"/>
    <w:rsid w:val="00C73BBB"/>
    <w:rsid w:val="00C75DF4"/>
    <w:rsid w:val="00C84865"/>
    <w:rsid w:val="00C8560F"/>
    <w:rsid w:val="00C87154"/>
    <w:rsid w:val="00C9014E"/>
    <w:rsid w:val="00C90BBF"/>
    <w:rsid w:val="00CA09A3"/>
    <w:rsid w:val="00CA20D5"/>
    <w:rsid w:val="00CA23F1"/>
    <w:rsid w:val="00CA5222"/>
    <w:rsid w:val="00CB135B"/>
    <w:rsid w:val="00CB4208"/>
    <w:rsid w:val="00CB4646"/>
    <w:rsid w:val="00CB6F5E"/>
    <w:rsid w:val="00CC3985"/>
    <w:rsid w:val="00CC5DED"/>
    <w:rsid w:val="00CD1715"/>
    <w:rsid w:val="00CD488A"/>
    <w:rsid w:val="00CD77D7"/>
    <w:rsid w:val="00CD7EC6"/>
    <w:rsid w:val="00CE1CA6"/>
    <w:rsid w:val="00CE2819"/>
    <w:rsid w:val="00CE2A52"/>
    <w:rsid w:val="00CE52E9"/>
    <w:rsid w:val="00CE64AF"/>
    <w:rsid w:val="00CE682B"/>
    <w:rsid w:val="00CE6EE2"/>
    <w:rsid w:val="00D0122C"/>
    <w:rsid w:val="00D10BA5"/>
    <w:rsid w:val="00D135DF"/>
    <w:rsid w:val="00D14987"/>
    <w:rsid w:val="00D14E1C"/>
    <w:rsid w:val="00D17878"/>
    <w:rsid w:val="00D25FE8"/>
    <w:rsid w:val="00D30452"/>
    <w:rsid w:val="00D31C3E"/>
    <w:rsid w:val="00D3292B"/>
    <w:rsid w:val="00D32E1A"/>
    <w:rsid w:val="00D3324B"/>
    <w:rsid w:val="00D43642"/>
    <w:rsid w:val="00D43FDE"/>
    <w:rsid w:val="00D463E9"/>
    <w:rsid w:val="00D46B0A"/>
    <w:rsid w:val="00D46D15"/>
    <w:rsid w:val="00D54C7E"/>
    <w:rsid w:val="00D57BA3"/>
    <w:rsid w:val="00D630A5"/>
    <w:rsid w:val="00D63785"/>
    <w:rsid w:val="00D65EC2"/>
    <w:rsid w:val="00D70560"/>
    <w:rsid w:val="00D705B1"/>
    <w:rsid w:val="00D747FA"/>
    <w:rsid w:val="00D754D8"/>
    <w:rsid w:val="00D81BFA"/>
    <w:rsid w:val="00D81C81"/>
    <w:rsid w:val="00D84AB7"/>
    <w:rsid w:val="00D84C1B"/>
    <w:rsid w:val="00D87025"/>
    <w:rsid w:val="00D92CB4"/>
    <w:rsid w:val="00D95D81"/>
    <w:rsid w:val="00D9629C"/>
    <w:rsid w:val="00D97328"/>
    <w:rsid w:val="00D97531"/>
    <w:rsid w:val="00DA70EA"/>
    <w:rsid w:val="00DB43F2"/>
    <w:rsid w:val="00DC27B5"/>
    <w:rsid w:val="00DC5789"/>
    <w:rsid w:val="00DC6298"/>
    <w:rsid w:val="00DC7AE1"/>
    <w:rsid w:val="00DD05B1"/>
    <w:rsid w:val="00DD2BEB"/>
    <w:rsid w:val="00DD3859"/>
    <w:rsid w:val="00DE0315"/>
    <w:rsid w:val="00DF3625"/>
    <w:rsid w:val="00DF4D58"/>
    <w:rsid w:val="00E03A7A"/>
    <w:rsid w:val="00E07814"/>
    <w:rsid w:val="00E07B77"/>
    <w:rsid w:val="00E110A2"/>
    <w:rsid w:val="00E13915"/>
    <w:rsid w:val="00E227E5"/>
    <w:rsid w:val="00E24D4A"/>
    <w:rsid w:val="00E26518"/>
    <w:rsid w:val="00E3178B"/>
    <w:rsid w:val="00E41585"/>
    <w:rsid w:val="00E4168D"/>
    <w:rsid w:val="00E50BBC"/>
    <w:rsid w:val="00E5293F"/>
    <w:rsid w:val="00E53474"/>
    <w:rsid w:val="00E56023"/>
    <w:rsid w:val="00E5790A"/>
    <w:rsid w:val="00E618DD"/>
    <w:rsid w:val="00E6473D"/>
    <w:rsid w:val="00E71828"/>
    <w:rsid w:val="00E7326F"/>
    <w:rsid w:val="00E74249"/>
    <w:rsid w:val="00E759A5"/>
    <w:rsid w:val="00E76582"/>
    <w:rsid w:val="00E86148"/>
    <w:rsid w:val="00E8649B"/>
    <w:rsid w:val="00E90D1E"/>
    <w:rsid w:val="00E9264B"/>
    <w:rsid w:val="00E94AA4"/>
    <w:rsid w:val="00E94B45"/>
    <w:rsid w:val="00E963BA"/>
    <w:rsid w:val="00E96A57"/>
    <w:rsid w:val="00E971DF"/>
    <w:rsid w:val="00E97F4C"/>
    <w:rsid w:val="00EA1A4B"/>
    <w:rsid w:val="00EA1DC4"/>
    <w:rsid w:val="00EA4904"/>
    <w:rsid w:val="00EA4DE3"/>
    <w:rsid w:val="00EA71FF"/>
    <w:rsid w:val="00EA7ED0"/>
    <w:rsid w:val="00EB1F32"/>
    <w:rsid w:val="00EB3645"/>
    <w:rsid w:val="00EB6FA8"/>
    <w:rsid w:val="00EC1F6A"/>
    <w:rsid w:val="00EC2E1C"/>
    <w:rsid w:val="00EC3066"/>
    <w:rsid w:val="00EC3AA4"/>
    <w:rsid w:val="00EC4678"/>
    <w:rsid w:val="00ED0A99"/>
    <w:rsid w:val="00ED20E4"/>
    <w:rsid w:val="00ED3D93"/>
    <w:rsid w:val="00ED5529"/>
    <w:rsid w:val="00ED79C6"/>
    <w:rsid w:val="00ED7C04"/>
    <w:rsid w:val="00ED7DD3"/>
    <w:rsid w:val="00EE339C"/>
    <w:rsid w:val="00EE3792"/>
    <w:rsid w:val="00EE3C88"/>
    <w:rsid w:val="00EE523E"/>
    <w:rsid w:val="00EF02B1"/>
    <w:rsid w:val="00EF2A0B"/>
    <w:rsid w:val="00EF336E"/>
    <w:rsid w:val="00EF3736"/>
    <w:rsid w:val="00EF4806"/>
    <w:rsid w:val="00EF4B82"/>
    <w:rsid w:val="00EF7CE4"/>
    <w:rsid w:val="00F045DA"/>
    <w:rsid w:val="00F06C8D"/>
    <w:rsid w:val="00F1265F"/>
    <w:rsid w:val="00F15FAF"/>
    <w:rsid w:val="00F2340C"/>
    <w:rsid w:val="00F25F61"/>
    <w:rsid w:val="00F34C9F"/>
    <w:rsid w:val="00F378AC"/>
    <w:rsid w:val="00F37A00"/>
    <w:rsid w:val="00F43005"/>
    <w:rsid w:val="00F45075"/>
    <w:rsid w:val="00F4610C"/>
    <w:rsid w:val="00F54537"/>
    <w:rsid w:val="00F54D17"/>
    <w:rsid w:val="00F54E31"/>
    <w:rsid w:val="00F61186"/>
    <w:rsid w:val="00F61CDC"/>
    <w:rsid w:val="00F620FC"/>
    <w:rsid w:val="00F63A1A"/>
    <w:rsid w:val="00F64B9A"/>
    <w:rsid w:val="00F671A1"/>
    <w:rsid w:val="00F67559"/>
    <w:rsid w:val="00F70413"/>
    <w:rsid w:val="00F70F24"/>
    <w:rsid w:val="00F73156"/>
    <w:rsid w:val="00F761AB"/>
    <w:rsid w:val="00F775EF"/>
    <w:rsid w:val="00F80DC1"/>
    <w:rsid w:val="00F936C8"/>
    <w:rsid w:val="00F96495"/>
    <w:rsid w:val="00FA137F"/>
    <w:rsid w:val="00FA212F"/>
    <w:rsid w:val="00FA2725"/>
    <w:rsid w:val="00FA2E98"/>
    <w:rsid w:val="00FB03B4"/>
    <w:rsid w:val="00FB220E"/>
    <w:rsid w:val="00FB4089"/>
    <w:rsid w:val="00FB5B3C"/>
    <w:rsid w:val="00FB61D1"/>
    <w:rsid w:val="00FB6953"/>
    <w:rsid w:val="00FB6D74"/>
    <w:rsid w:val="00FB72BE"/>
    <w:rsid w:val="00FC0D9D"/>
    <w:rsid w:val="00FC1F06"/>
    <w:rsid w:val="00FD45B3"/>
    <w:rsid w:val="00FE00DC"/>
    <w:rsid w:val="00FE0522"/>
    <w:rsid w:val="00FE0B58"/>
    <w:rsid w:val="00FE1D97"/>
    <w:rsid w:val="00FE325D"/>
    <w:rsid w:val="00FE6975"/>
    <w:rsid w:val="00FF2372"/>
    <w:rsid w:val="00FF4521"/>
    <w:rsid w:val="00FF64D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7090">
      <w:bodyDiv w:val="1"/>
      <w:marLeft w:val="0"/>
      <w:marRight w:val="0"/>
      <w:marTop w:val="0"/>
      <w:marBottom w:val="0"/>
      <w:divBdr>
        <w:top w:val="none" w:sz="0" w:space="0" w:color="auto"/>
        <w:left w:val="none" w:sz="0" w:space="0" w:color="auto"/>
        <w:bottom w:val="none" w:sz="0" w:space="0" w:color="auto"/>
        <w:right w:val="none" w:sz="0" w:space="0" w:color="auto"/>
      </w:divBdr>
    </w:div>
    <w:div w:id="369653045">
      <w:bodyDiv w:val="1"/>
      <w:marLeft w:val="0"/>
      <w:marRight w:val="0"/>
      <w:marTop w:val="0"/>
      <w:marBottom w:val="0"/>
      <w:divBdr>
        <w:top w:val="none" w:sz="0" w:space="0" w:color="auto"/>
        <w:left w:val="none" w:sz="0" w:space="0" w:color="auto"/>
        <w:bottom w:val="none" w:sz="0" w:space="0" w:color="auto"/>
        <w:right w:val="none" w:sz="0" w:space="0" w:color="auto"/>
      </w:divBdr>
    </w:div>
    <w:div w:id="390159343">
      <w:bodyDiv w:val="1"/>
      <w:marLeft w:val="0"/>
      <w:marRight w:val="0"/>
      <w:marTop w:val="0"/>
      <w:marBottom w:val="0"/>
      <w:divBdr>
        <w:top w:val="none" w:sz="0" w:space="0" w:color="auto"/>
        <w:left w:val="none" w:sz="0" w:space="0" w:color="auto"/>
        <w:bottom w:val="none" w:sz="0" w:space="0" w:color="auto"/>
        <w:right w:val="none" w:sz="0" w:space="0" w:color="auto"/>
      </w:divBdr>
    </w:div>
    <w:div w:id="469246633">
      <w:bodyDiv w:val="1"/>
      <w:marLeft w:val="0"/>
      <w:marRight w:val="0"/>
      <w:marTop w:val="0"/>
      <w:marBottom w:val="0"/>
      <w:divBdr>
        <w:top w:val="none" w:sz="0" w:space="0" w:color="auto"/>
        <w:left w:val="none" w:sz="0" w:space="0" w:color="auto"/>
        <w:bottom w:val="none" w:sz="0" w:space="0" w:color="auto"/>
        <w:right w:val="none" w:sz="0" w:space="0" w:color="auto"/>
      </w:divBdr>
    </w:div>
    <w:div w:id="478811651">
      <w:bodyDiv w:val="1"/>
      <w:marLeft w:val="0"/>
      <w:marRight w:val="0"/>
      <w:marTop w:val="0"/>
      <w:marBottom w:val="0"/>
      <w:divBdr>
        <w:top w:val="none" w:sz="0" w:space="0" w:color="auto"/>
        <w:left w:val="none" w:sz="0" w:space="0" w:color="auto"/>
        <w:bottom w:val="none" w:sz="0" w:space="0" w:color="auto"/>
        <w:right w:val="none" w:sz="0" w:space="0" w:color="auto"/>
      </w:divBdr>
    </w:div>
    <w:div w:id="499083279">
      <w:bodyDiv w:val="1"/>
      <w:marLeft w:val="0"/>
      <w:marRight w:val="0"/>
      <w:marTop w:val="0"/>
      <w:marBottom w:val="0"/>
      <w:divBdr>
        <w:top w:val="none" w:sz="0" w:space="0" w:color="auto"/>
        <w:left w:val="none" w:sz="0" w:space="0" w:color="auto"/>
        <w:bottom w:val="none" w:sz="0" w:space="0" w:color="auto"/>
        <w:right w:val="none" w:sz="0" w:space="0" w:color="auto"/>
      </w:divBdr>
    </w:div>
    <w:div w:id="516314400">
      <w:bodyDiv w:val="1"/>
      <w:marLeft w:val="0"/>
      <w:marRight w:val="0"/>
      <w:marTop w:val="0"/>
      <w:marBottom w:val="0"/>
      <w:divBdr>
        <w:top w:val="none" w:sz="0" w:space="0" w:color="auto"/>
        <w:left w:val="none" w:sz="0" w:space="0" w:color="auto"/>
        <w:bottom w:val="none" w:sz="0" w:space="0" w:color="auto"/>
        <w:right w:val="none" w:sz="0" w:space="0" w:color="auto"/>
      </w:divBdr>
    </w:div>
    <w:div w:id="608247158">
      <w:bodyDiv w:val="1"/>
      <w:marLeft w:val="0"/>
      <w:marRight w:val="0"/>
      <w:marTop w:val="0"/>
      <w:marBottom w:val="0"/>
      <w:divBdr>
        <w:top w:val="none" w:sz="0" w:space="0" w:color="auto"/>
        <w:left w:val="none" w:sz="0" w:space="0" w:color="auto"/>
        <w:bottom w:val="none" w:sz="0" w:space="0" w:color="auto"/>
        <w:right w:val="none" w:sz="0" w:space="0" w:color="auto"/>
      </w:divBdr>
    </w:div>
    <w:div w:id="623737681">
      <w:bodyDiv w:val="1"/>
      <w:marLeft w:val="0"/>
      <w:marRight w:val="0"/>
      <w:marTop w:val="0"/>
      <w:marBottom w:val="0"/>
      <w:divBdr>
        <w:top w:val="none" w:sz="0" w:space="0" w:color="auto"/>
        <w:left w:val="none" w:sz="0" w:space="0" w:color="auto"/>
        <w:bottom w:val="none" w:sz="0" w:space="0" w:color="auto"/>
        <w:right w:val="none" w:sz="0" w:space="0" w:color="auto"/>
      </w:divBdr>
    </w:div>
    <w:div w:id="626856237">
      <w:bodyDiv w:val="1"/>
      <w:marLeft w:val="0"/>
      <w:marRight w:val="0"/>
      <w:marTop w:val="0"/>
      <w:marBottom w:val="0"/>
      <w:divBdr>
        <w:top w:val="none" w:sz="0" w:space="0" w:color="auto"/>
        <w:left w:val="none" w:sz="0" w:space="0" w:color="auto"/>
        <w:bottom w:val="none" w:sz="0" w:space="0" w:color="auto"/>
        <w:right w:val="none" w:sz="0" w:space="0" w:color="auto"/>
      </w:divBdr>
    </w:div>
    <w:div w:id="647322615">
      <w:bodyDiv w:val="1"/>
      <w:marLeft w:val="0"/>
      <w:marRight w:val="0"/>
      <w:marTop w:val="0"/>
      <w:marBottom w:val="0"/>
      <w:divBdr>
        <w:top w:val="none" w:sz="0" w:space="0" w:color="auto"/>
        <w:left w:val="none" w:sz="0" w:space="0" w:color="auto"/>
        <w:bottom w:val="none" w:sz="0" w:space="0" w:color="auto"/>
        <w:right w:val="none" w:sz="0" w:space="0" w:color="auto"/>
      </w:divBdr>
    </w:div>
    <w:div w:id="737946398">
      <w:bodyDiv w:val="1"/>
      <w:marLeft w:val="0"/>
      <w:marRight w:val="0"/>
      <w:marTop w:val="0"/>
      <w:marBottom w:val="0"/>
      <w:divBdr>
        <w:top w:val="none" w:sz="0" w:space="0" w:color="auto"/>
        <w:left w:val="none" w:sz="0" w:space="0" w:color="auto"/>
        <w:bottom w:val="none" w:sz="0" w:space="0" w:color="auto"/>
        <w:right w:val="none" w:sz="0" w:space="0" w:color="auto"/>
      </w:divBdr>
    </w:div>
    <w:div w:id="819073876">
      <w:bodyDiv w:val="1"/>
      <w:marLeft w:val="0"/>
      <w:marRight w:val="0"/>
      <w:marTop w:val="0"/>
      <w:marBottom w:val="0"/>
      <w:divBdr>
        <w:top w:val="none" w:sz="0" w:space="0" w:color="auto"/>
        <w:left w:val="none" w:sz="0" w:space="0" w:color="auto"/>
        <w:bottom w:val="none" w:sz="0" w:space="0" w:color="auto"/>
        <w:right w:val="none" w:sz="0" w:space="0" w:color="auto"/>
      </w:divBdr>
    </w:div>
    <w:div w:id="850492915">
      <w:bodyDiv w:val="1"/>
      <w:marLeft w:val="0"/>
      <w:marRight w:val="0"/>
      <w:marTop w:val="0"/>
      <w:marBottom w:val="0"/>
      <w:divBdr>
        <w:top w:val="none" w:sz="0" w:space="0" w:color="auto"/>
        <w:left w:val="none" w:sz="0" w:space="0" w:color="auto"/>
        <w:bottom w:val="none" w:sz="0" w:space="0" w:color="auto"/>
        <w:right w:val="none" w:sz="0" w:space="0" w:color="auto"/>
      </w:divBdr>
    </w:div>
    <w:div w:id="892737079">
      <w:bodyDiv w:val="1"/>
      <w:marLeft w:val="0"/>
      <w:marRight w:val="0"/>
      <w:marTop w:val="0"/>
      <w:marBottom w:val="0"/>
      <w:divBdr>
        <w:top w:val="none" w:sz="0" w:space="0" w:color="auto"/>
        <w:left w:val="none" w:sz="0" w:space="0" w:color="auto"/>
        <w:bottom w:val="none" w:sz="0" w:space="0" w:color="auto"/>
        <w:right w:val="none" w:sz="0" w:space="0" w:color="auto"/>
      </w:divBdr>
    </w:div>
    <w:div w:id="912282100">
      <w:bodyDiv w:val="1"/>
      <w:marLeft w:val="0"/>
      <w:marRight w:val="0"/>
      <w:marTop w:val="0"/>
      <w:marBottom w:val="0"/>
      <w:divBdr>
        <w:top w:val="none" w:sz="0" w:space="0" w:color="auto"/>
        <w:left w:val="none" w:sz="0" w:space="0" w:color="auto"/>
        <w:bottom w:val="none" w:sz="0" w:space="0" w:color="auto"/>
        <w:right w:val="none" w:sz="0" w:space="0" w:color="auto"/>
      </w:divBdr>
    </w:div>
    <w:div w:id="947198094">
      <w:bodyDiv w:val="1"/>
      <w:marLeft w:val="0"/>
      <w:marRight w:val="0"/>
      <w:marTop w:val="0"/>
      <w:marBottom w:val="0"/>
      <w:divBdr>
        <w:top w:val="none" w:sz="0" w:space="0" w:color="auto"/>
        <w:left w:val="none" w:sz="0" w:space="0" w:color="auto"/>
        <w:bottom w:val="none" w:sz="0" w:space="0" w:color="auto"/>
        <w:right w:val="none" w:sz="0" w:space="0" w:color="auto"/>
      </w:divBdr>
    </w:div>
    <w:div w:id="985088189">
      <w:bodyDiv w:val="1"/>
      <w:marLeft w:val="0"/>
      <w:marRight w:val="0"/>
      <w:marTop w:val="0"/>
      <w:marBottom w:val="0"/>
      <w:divBdr>
        <w:top w:val="none" w:sz="0" w:space="0" w:color="auto"/>
        <w:left w:val="none" w:sz="0" w:space="0" w:color="auto"/>
        <w:bottom w:val="none" w:sz="0" w:space="0" w:color="auto"/>
        <w:right w:val="none" w:sz="0" w:space="0" w:color="auto"/>
      </w:divBdr>
    </w:div>
    <w:div w:id="1072384329">
      <w:bodyDiv w:val="1"/>
      <w:marLeft w:val="0"/>
      <w:marRight w:val="0"/>
      <w:marTop w:val="0"/>
      <w:marBottom w:val="0"/>
      <w:divBdr>
        <w:top w:val="none" w:sz="0" w:space="0" w:color="auto"/>
        <w:left w:val="none" w:sz="0" w:space="0" w:color="auto"/>
        <w:bottom w:val="none" w:sz="0" w:space="0" w:color="auto"/>
        <w:right w:val="none" w:sz="0" w:space="0" w:color="auto"/>
      </w:divBdr>
      <w:divsChild>
        <w:div w:id="378939396">
          <w:marLeft w:val="0"/>
          <w:marRight w:val="0"/>
          <w:marTop w:val="0"/>
          <w:marBottom w:val="0"/>
          <w:divBdr>
            <w:top w:val="none" w:sz="0" w:space="0" w:color="auto"/>
            <w:left w:val="none" w:sz="0" w:space="0" w:color="auto"/>
            <w:bottom w:val="none" w:sz="0" w:space="0" w:color="auto"/>
            <w:right w:val="none" w:sz="0" w:space="0" w:color="auto"/>
          </w:divBdr>
        </w:div>
        <w:div w:id="1151940586">
          <w:marLeft w:val="0"/>
          <w:marRight w:val="0"/>
          <w:marTop w:val="0"/>
          <w:marBottom w:val="0"/>
          <w:divBdr>
            <w:top w:val="none" w:sz="0" w:space="0" w:color="auto"/>
            <w:left w:val="none" w:sz="0" w:space="0" w:color="auto"/>
            <w:bottom w:val="none" w:sz="0" w:space="0" w:color="auto"/>
            <w:right w:val="none" w:sz="0" w:space="0" w:color="auto"/>
          </w:divBdr>
        </w:div>
        <w:div w:id="1638491985">
          <w:marLeft w:val="0"/>
          <w:marRight w:val="0"/>
          <w:marTop w:val="0"/>
          <w:marBottom w:val="0"/>
          <w:divBdr>
            <w:top w:val="none" w:sz="0" w:space="0" w:color="auto"/>
            <w:left w:val="none" w:sz="0" w:space="0" w:color="auto"/>
            <w:bottom w:val="none" w:sz="0" w:space="0" w:color="auto"/>
            <w:right w:val="none" w:sz="0" w:space="0" w:color="auto"/>
          </w:divBdr>
        </w:div>
      </w:divsChild>
    </w:div>
    <w:div w:id="1110735276">
      <w:bodyDiv w:val="1"/>
      <w:marLeft w:val="0"/>
      <w:marRight w:val="0"/>
      <w:marTop w:val="0"/>
      <w:marBottom w:val="0"/>
      <w:divBdr>
        <w:top w:val="none" w:sz="0" w:space="0" w:color="auto"/>
        <w:left w:val="none" w:sz="0" w:space="0" w:color="auto"/>
        <w:bottom w:val="none" w:sz="0" w:space="0" w:color="auto"/>
        <w:right w:val="none" w:sz="0" w:space="0" w:color="auto"/>
      </w:divBdr>
    </w:div>
    <w:div w:id="1113283578">
      <w:bodyDiv w:val="1"/>
      <w:marLeft w:val="0"/>
      <w:marRight w:val="0"/>
      <w:marTop w:val="0"/>
      <w:marBottom w:val="0"/>
      <w:divBdr>
        <w:top w:val="none" w:sz="0" w:space="0" w:color="auto"/>
        <w:left w:val="none" w:sz="0" w:space="0" w:color="auto"/>
        <w:bottom w:val="none" w:sz="0" w:space="0" w:color="auto"/>
        <w:right w:val="none" w:sz="0" w:space="0" w:color="auto"/>
      </w:divBdr>
    </w:div>
    <w:div w:id="1122580270">
      <w:bodyDiv w:val="1"/>
      <w:marLeft w:val="0"/>
      <w:marRight w:val="0"/>
      <w:marTop w:val="0"/>
      <w:marBottom w:val="0"/>
      <w:divBdr>
        <w:top w:val="none" w:sz="0" w:space="0" w:color="auto"/>
        <w:left w:val="none" w:sz="0" w:space="0" w:color="auto"/>
        <w:bottom w:val="none" w:sz="0" w:space="0" w:color="auto"/>
        <w:right w:val="none" w:sz="0" w:space="0" w:color="auto"/>
      </w:divBdr>
    </w:div>
    <w:div w:id="1136029904">
      <w:bodyDiv w:val="1"/>
      <w:marLeft w:val="0"/>
      <w:marRight w:val="0"/>
      <w:marTop w:val="0"/>
      <w:marBottom w:val="0"/>
      <w:divBdr>
        <w:top w:val="none" w:sz="0" w:space="0" w:color="auto"/>
        <w:left w:val="none" w:sz="0" w:space="0" w:color="auto"/>
        <w:bottom w:val="none" w:sz="0" w:space="0" w:color="auto"/>
        <w:right w:val="none" w:sz="0" w:space="0" w:color="auto"/>
      </w:divBdr>
    </w:div>
    <w:div w:id="1146899710">
      <w:bodyDiv w:val="1"/>
      <w:marLeft w:val="0"/>
      <w:marRight w:val="0"/>
      <w:marTop w:val="0"/>
      <w:marBottom w:val="0"/>
      <w:divBdr>
        <w:top w:val="none" w:sz="0" w:space="0" w:color="auto"/>
        <w:left w:val="none" w:sz="0" w:space="0" w:color="auto"/>
        <w:bottom w:val="none" w:sz="0" w:space="0" w:color="auto"/>
        <w:right w:val="none" w:sz="0" w:space="0" w:color="auto"/>
      </w:divBdr>
    </w:div>
    <w:div w:id="1219245650">
      <w:bodyDiv w:val="1"/>
      <w:marLeft w:val="0"/>
      <w:marRight w:val="0"/>
      <w:marTop w:val="0"/>
      <w:marBottom w:val="0"/>
      <w:divBdr>
        <w:top w:val="none" w:sz="0" w:space="0" w:color="auto"/>
        <w:left w:val="none" w:sz="0" w:space="0" w:color="auto"/>
        <w:bottom w:val="none" w:sz="0" w:space="0" w:color="auto"/>
        <w:right w:val="none" w:sz="0" w:space="0" w:color="auto"/>
      </w:divBdr>
    </w:div>
    <w:div w:id="1271933207">
      <w:bodyDiv w:val="1"/>
      <w:marLeft w:val="0"/>
      <w:marRight w:val="0"/>
      <w:marTop w:val="0"/>
      <w:marBottom w:val="0"/>
      <w:divBdr>
        <w:top w:val="none" w:sz="0" w:space="0" w:color="auto"/>
        <w:left w:val="none" w:sz="0" w:space="0" w:color="auto"/>
        <w:bottom w:val="none" w:sz="0" w:space="0" w:color="auto"/>
        <w:right w:val="none" w:sz="0" w:space="0" w:color="auto"/>
      </w:divBdr>
    </w:div>
    <w:div w:id="1286424989">
      <w:bodyDiv w:val="1"/>
      <w:marLeft w:val="0"/>
      <w:marRight w:val="0"/>
      <w:marTop w:val="0"/>
      <w:marBottom w:val="0"/>
      <w:divBdr>
        <w:top w:val="none" w:sz="0" w:space="0" w:color="auto"/>
        <w:left w:val="none" w:sz="0" w:space="0" w:color="auto"/>
        <w:bottom w:val="none" w:sz="0" w:space="0" w:color="auto"/>
        <w:right w:val="none" w:sz="0" w:space="0" w:color="auto"/>
      </w:divBdr>
    </w:div>
    <w:div w:id="1314487620">
      <w:bodyDiv w:val="1"/>
      <w:marLeft w:val="0"/>
      <w:marRight w:val="0"/>
      <w:marTop w:val="0"/>
      <w:marBottom w:val="0"/>
      <w:divBdr>
        <w:top w:val="none" w:sz="0" w:space="0" w:color="auto"/>
        <w:left w:val="none" w:sz="0" w:space="0" w:color="auto"/>
        <w:bottom w:val="none" w:sz="0" w:space="0" w:color="auto"/>
        <w:right w:val="none" w:sz="0" w:space="0" w:color="auto"/>
      </w:divBdr>
    </w:div>
    <w:div w:id="1408456376">
      <w:marLeft w:val="0"/>
      <w:marRight w:val="0"/>
      <w:marTop w:val="0"/>
      <w:marBottom w:val="0"/>
      <w:divBdr>
        <w:top w:val="none" w:sz="0" w:space="0" w:color="auto"/>
        <w:left w:val="none" w:sz="0" w:space="0" w:color="auto"/>
        <w:bottom w:val="none" w:sz="0" w:space="0" w:color="auto"/>
        <w:right w:val="none" w:sz="0" w:space="0" w:color="auto"/>
      </w:divBdr>
      <w:divsChild>
        <w:div w:id="1408456410">
          <w:marLeft w:val="0"/>
          <w:marRight w:val="0"/>
          <w:marTop w:val="0"/>
          <w:marBottom w:val="0"/>
          <w:divBdr>
            <w:top w:val="none" w:sz="0" w:space="0" w:color="auto"/>
            <w:left w:val="none" w:sz="0" w:space="0" w:color="auto"/>
            <w:bottom w:val="none" w:sz="0" w:space="0" w:color="auto"/>
            <w:right w:val="none" w:sz="0" w:space="0" w:color="auto"/>
          </w:divBdr>
          <w:divsChild>
            <w:div w:id="1408456391">
              <w:marLeft w:val="0"/>
              <w:marRight w:val="0"/>
              <w:marTop w:val="0"/>
              <w:marBottom w:val="0"/>
              <w:divBdr>
                <w:top w:val="none" w:sz="0" w:space="0" w:color="auto"/>
                <w:left w:val="none" w:sz="0" w:space="0" w:color="auto"/>
                <w:bottom w:val="none" w:sz="0" w:space="0" w:color="auto"/>
                <w:right w:val="none" w:sz="0" w:space="0" w:color="auto"/>
              </w:divBdr>
              <w:divsChild>
                <w:div w:id="1408456394">
                  <w:marLeft w:val="0"/>
                  <w:marRight w:val="0"/>
                  <w:marTop w:val="0"/>
                  <w:marBottom w:val="0"/>
                  <w:divBdr>
                    <w:top w:val="none" w:sz="0" w:space="0" w:color="auto"/>
                    <w:left w:val="none" w:sz="0" w:space="0" w:color="auto"/>
                    <w:bottom w:val="none" w:sz="0" w:space="0" w:color="auto"/>
                    <w:right w:val="none" w:sz="0" w:space="0" w:color="auto"/>
                  </w:divBdr>
                  <w:divsChild>
                    <w:div w:id="1408456402">
                      <w:marLeft w:val="0"/>
                      <w:marRight w:val="0"/>
                      <w:marTop w:val="0"/>
                      <w:marBottom w:val="0"/>
                      <w:divBdr>
                        <w:top w:val="none" w:sz="0" w:space="0" w:color="auto"/>
                        <w:left w:val="none" w:sz="0" w:space="0" w:color="auto"/>
                        <w:bottom w:val="none" w:sz="0" w:space="0" w:color="auto"/>
                        <w:right w:val="none" w:sz="0" w:space="0" w:color="auto"/>
                      </w:divBdr>
                      <w:divsChild>
                        <w:div w:id="1408456375">
                          <w:marLeft w:val="0"/>
                          <w:marRight w:val="0"/>
                          <w:marTop w:val="0"/>
                          <w:marBottom w:val="0"/>
                          <w:divBdr>
                            <w:top w:val="none" w:sz="0" w:space="0" w:color="auto"/>
                            <w:left w:val="none" w:sz="0" w:space="0" w:color="auto"/>
                            <w:bottom w:val="none" w:sz="0" w:space="0" w:color="auto"/>
                            <w:right w:val="none" w:sz="0" w:space="0" w:color="auto"/>
                          </w:divBdr>
                          <w:divsChild>
                            <w:div w:id="1408456377">
                              <w:marLeft w:val="0"/>
                              <w:marRight w:val="0"/>
                              <w:marTop w:val="0"/>
                              <w:marBottom w:val="0"/>
                              <w:divBdr>
                                <w:top w:val="none" w:sz="0" w:space="0" w:color="auto"/>
                                <w:left w:val="none" w:sz="0" w:space="0" w:color="auto"/>
                                <w:bottom w:val="none" w:sz="0" w:space="0" w:color="auto"/>
                                <w:right w:val="none" w:sz="0" w:space="0" w:color="auto"/>
                              </w:divBdr>
                              <w:divsChild>
                                <w:div w:id="1408456381">
                                  <w:marLeft w:val="0"/>
                                  <w:marRight w:val="0"/>
                                  <w:marTop w:val="0"/>
                                  <w:marBottom w:val="0"/>
                                  <w:divBdr>
                                    <w:top w:val="none" w:sz="0" w:space="0" w:color="auto"/>
                                    <w:left w:val="none" w:sz="0" w:space="0" w:color="auto"/>
                                    <w:bottom w:val="none" w:sz="0" w:space="0" w:color="auto"/>
                                    <w:right w:val="none" w:sz="0" w:space="0" w:color="auto"/>
                                  </w:divBdr>
                                </w:div>
                                <w:div w:id="140845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4">
      <w:marLeft w:val="0"/>
      <w:marRight w:val="0"/>
      <w:marTop w:val="0"/>
      <w:marBottom w:val="0"/>
      <w:divBdr>
        <w:top w:val="none" w:sz="0" w:space="0" w:color="auto"/>
        <w:left w:val="none" w:sz="0" w:space="0" w:color="auto"/>
        <w:bottom w:val="none" w:sz="0" w:space="0" w:color="auto"/>
        <w:right w:val="none" w:sz="0" w:space="0" w:color="auto"/>
      </w:divBdr>
      <w:divsChild>
        <w:div w:id="1408456374">
          <w:marLeft w:val="0"/>
          <w:marRight w:val="0"/>
          <w:marTop w:val="0"/>
          <w:marBottom w:val="0"/>
          <w:divBdr>
            <w:top w:val="none" w:sz="0" w:space="0" w:color="auto"/>
            <w:left w:val="none" w:sz="0" w:space="0" w:color="auto"/>
            <w:bottom w:val="none" w:sz="0" w:space="0" w:color="auto"/>
            <w:right w:val="none" w:sz="0" w:space="0" w:color="auto"/>
          </w:divBdr>
          <w:divsChild>
            <w:div w:id="1408456371">
              <w:marLeft w:val="0"/>
              <w:marRight w:val="0"/>
              <w:marTop w:val="0"/>
              <w:marBottom w:val="0"/>
              <w:divBdr>
                <w:top w:val="none" w:sz="0" w:space="0" w:color="auto"/>
                <w:left w:val="none" w:sz="0" w:space="0" w:color="auto"/>
                <w:bottom w:val="none" w:sz="0" w:space="0" w:color="auto"/>
                <w:right w:val="none" w:sz="0" w:space="0" w:color="auto"/>
              </w:divBdr>
              <w:divsChild>
                <w:div w:id="1408456392">
                  <w:marLeft w:val="0"/>
                  <w:marRight w:val="0"/>
                  <w:marTop w:val="0"/>
                  <w:marBottom w:val="0"/>
                  <w:divBdr>
                    <w:top w:val="none" w:sz="0" w:space="0" w:color="auto"/>
                    <w:left w:val="none" w:sz="0" w:space="0" w:color="auto"/>
                    <w:bottom w:val="none" w:sz="0" w:space="0" w:color="auto"/>
                    <w:right w:val="none" w:sz="0" w:space="0" w:color="auto"/>
                  </w:divBdr>
                  <w:divsChild>
                    <w:div w:id="1408456380">
                      <w:marLeft w:val="0"/>
                      <w:marRight w:val="0"/>
                      <w:marTop w:val="0"/>
                      <w:marBottom w:val="0"/>
                      <w:divBdr>
                        <w:top w:val="none" w:sz="0" w:space="0" w:color="auto"/>
                        <w:left w:val="none" w:sz="0" w:space="0" w:color="auto"/>
                        <w:bottom w:val="none" w:sz="0" w:space="0" w:color="auto"/>
                        <w:right w:val="none" w:sz="0" w:space="0" w:color="auto"/>
                      </w:divBdr>
                      <w:divsChild>
                        <w:div w:id="1408456390">
                          <w:marLeft w:val="0"/>
                          <w:marRight w:val="0"/>
                          <w:marTop w:val="0"/>
                          <w:marBottom w:val="0"/>
                          <w:divBdr>
                            <w:top w:val="none" w:sz="0" w:space="0" w:color="auto"/>
                            <w:left w:val="none" w:sz="0" w:space="0" w:color="auto"/>
                            <w:bottom w:val="none" w:sz="0" w:space="0" w:color="auto"/>
                            <w:right w:val="none" w:sz="0" w:space="0" w:color="auto"/>
                          </w:divBdr>
                          <w:divsChild>
                            <w:div w:id="1408456409">
                              <w:marLeft w:val="0"/>
                              <w:marRight w:val="0"/>
                              <w:marTop w:val="0"/>
                              <w:marBottom w:val="0"/>
                              <w:divBdr>
                                <w:top w:val="none" w:sz="0" w:space="0" w:color="auto"/>
                                <w:left w:val="none" w:sz="0" w:space="0" w:color="auto"/>
                                <w:bottom w:val="none" w:sz="0" w:space="0" w:color="auto"/>
                                <w:right w:val="none" w:sz="0" w:space="0" w:color="auto"/>
                              </w:divBdr>
                              <w:divsChild>
                                <w:div w:id="140845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6">
      <w:marLeft w:val="0"/>
      <w:marRight w:val="0"/>
      <w:marTop w:val="0"/>
      <w:marBottom w:val="0"/>
      <w:divBdr>
        <w:top w:val="none" w:sz="0" w:space="0" w:color="auto"/>
        <w:left w:val="none" w:sz="0" w:space="0" w:color="auto"/>
        <w:bottom w:val="none" w:sz="0" w:space="0" w:color="auto"/>
        <w:right w:val="none" w:sz="0" w:space="0" w:color="auto"/>
      </w:divBdr>
      <w:divsChild>
        <w:div w:id="1408456403">
          <w:marLeft w:val="0"/>
          <w:marRight w:val="0"/>
          <w:marTop w:val="0"/>
          <w:marBottom w:val="0"/>
          <w:divBdr>
            <w:top w:val="none" w:sz="0" w:space="0" w:color="auto"/>
            <w:left w:val="none" w:sz="0" w:space="0" w:color="auto"/>
            <w:bottom w:val="none" w:sz="0" w:space="0" w:color="auto"/>
            <w:right w:val="none" w:sz="0" w:space="0" w:color="auto"/>
          </w:divBdr>
          <w:divsChild>
            <w:div w:id="1408456383">
              <w:marLeft w:val="0"/>
              <w:marRight w:val="0"/>
              <w:marTop w:val="0"/>
              <w:marBottom w:val="0"/>
              <w:divBdr>
                <w:top w:val="none" w:sz="0" w:space="0" w:color="auto"/>
                <w:left w:val="none" w:sz="0" w:space="0" w:color="auto"/>
                <w:bottom w:val="none" w:sz="0" w:space="0" w:color="auto"/>
                <w:right w:val="none" w:sz="0" w:space="0" w:color="auto"/>
              </w:divBdr>
              <w:divsChild>
                <w:div w:id="1408456370">
                  <w:marLeft w:val="0"/>
                  <w:marRight w:val="0"/>
                  <w:marTop w:val="0"/>
                  <w:marBottom w:val="0"/>
                  <w:divBdr>
                    <w:top w:val="none" w:sz="0" w:space="0" w:color="auto"/>
                    <w:left w:val="none" w:sz="0" w:space="0" w:color="auto"/>
                    <w:bottom w:val="none" w:sz="0" w:space="0" w:color="auto"/>
                    <w:right w:val="none" w:sz="0" w:space="0" w:color="auto"/>
                  </w:divBdr>
                  <w:divsChild>
                    <w:div w:id="1408456399">
                      <w:marLeft w:val="0"/>
                      <w:marRight w:val="0"/>
                      <w:marTop w:val="0"/>
                      <w:marBottom w:val="0"/>
                      <w:divBdr>
                        <w:top w:val="none" w:sz="0" w:space="0" w:color="auto"/>
                        <w:left w:val="none" w:sz="0" w:space="0" w:color="auto"/>
                        <w:bottom w:val="none" w:sz="0" w:space="0" w:color="auto"/>
                        <w:right w:val="none" w:sz="0" w:space="0" w:color="auto"/>
                      </w:divBdr>
                      <w:divsChild>
                        <w:div w:id="1408456379">
                          <w:marLeft w:val="0"/>
                          <w:marRight w:val="0"/>
                          <w:marTop w:val="0"/>
                          <w:marBottom w:val="0"/>
                          <w:divBdr>
                            <w:top w:val="none" w:sz="0" w:space="0" w:color="auto"/>
                            <w:left w:val="none" w:sz="0" w:space="0" w:color="auto"/>
                            <w:bottom w:val="none" w:sz="0" w:space="0" w:color="auto"/>
                            <w:right w:val="none" w:sz="0" w:space="0" w:color="auto"/>
                          </w:divBdr>
                          <w:divsChild>
                            <w:div w:id="140845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456387">
      <w:marLeft w:val="0"/>
      <w:marRight w:val="0"/>
      <w:marTop w:val="0"/>
      <w:marBottom w:val="0"/>
      <w:divBdr>
        <w:top w:val="none" w:sz="0" w:space="0" w:color="auto"/>
        <w:left w:val="none" w:sz="0" w:space="0" w:color="auto"/>
        <w:bottom w:val="none" w:sz="0" w:space="0" w:color="auto"/>
        <w:right w:val="none" w:sz="0" w:space="0" w:color="auto"/>
      </w:divBdr>
    </w:div>
    <w:div w:id="1408456400">
      <w:marLeft w:val="0"/>
      <w:marRight w:val="0"/>
      <w:marTop w:val="0"/>
      <w:marBottom w:val="0"/>
      <w:divBdr>
        <w:top w:val="none" w:sz="0" w:space="0" w:color="auto"/>
        <w:left w:val="none" w:sz="0" w:space="0" w:color="auto"/>
        <w:bottom w:val="none" w:sz="0" w:space="0" w:color="auto"/>
        <w:right w:val="none" w:sz="0" w:space="0" w:color="auto"/>
      </w:divBdr>
    </w:div>
    <w:div w:id="1408456404">
      <w:marLeft w:val="0"/>
      <w:marRight w:val="0"/>
      <w:marTop w:val="0"/>
      <w:marBottom w:val="0"/>
      <w:divBdr>
        <w:top w:val="none" w:sz="0" w:space="0" w:color="auto"/>
        <w:left w:val="none" w:sz="0" w:space="0" w:color="auto"/>
        <w:bottom w:val="none" w:sz="0" w:space="0" w:color="auto"/>
        <w:right w:val="none" w:sz="0" w:space="0" w:color="auto"/>
      </w:divBdr>
    </w:div>
    <w:div w:id="1408456406">
      <w:marLeft w:val="0"/>
      <w:marRight w:val="0"/>
      <w:marTop w:val="0"/>
      <w:marBottom w:val="0"/>
      <w:divBdr>
        <w:top w:val="none" w:sz="0" w:space="0" w:color="auto"/>
        <w:left w:val="none" w:sz="0" w:space="0" w:color="auto"/>
        <w:bottom w:val="none" w:sz="0" w:space="0" w:color="auto"/>
        <w:right w:val="none" w:sz="0" w:space="0" w:color="auto"/>
      </w:divBdr>
      <w:divsChild>
        <w:div w:id="1408456368">
          <w:marLeft w:val="0"/>
          <w:marRight w:val="0"/>
          <w:marTop w:val="0"/>
          <w:marBottom w:val="0"/>
          <w:divBdr>
            <w:top w:val="none" w:sz="0" w:space="0" w:color="auto"/>
            <w:left w:val="none" w:sz="0" w:space="0" w:color="auto"/>
            <w:bottom w:val="none" w:sz="0" w:space="0" w:color="auto"/>
            <w:right w:val="none" w:sz="0" w:space="0" w:color="auto"/>
          </w:divBdr>
          <w:divsChild>
            <w:div w:id="1408456398">
              <w:marLeft w:val="0"/>
              <w:marRight w:val="0"/>
              <w:marTop w:val="0"/>
              <w:marBottom w:val="0"/>
              <w:divBdr>
                <w:top w:val="none" w:sz="0" w:space="0" w:color="auto"/>
                <w:left w:val="none" w:sz="0" w:space="0" w:color="auto"/>
                <w:bottom w:val="none" w:sz="0" w:space="0" w:color="auto"/>
                <w:right w:val="none" w:sz="0" w:space="0" w:color="auto"/>
              </w:divBdr>
              <w:divsChild>
                <w:div w:id="1408456407">
                  <w:marLeft w:val="0"/>
                  <w:marRight w:val="0"/>
                  <w:marTop w:val="0"/>
                  <w:marBottom w:val="0"/>
                  <w:divBdr>
                    <w:top w:val="none" w:sz="0" w:space="0" w:color="auto"/>
                    <w:left w:val="none" w:sz="0" w:space="0" w:color="auto"/>
                    <w:bottom w:val="none" w:sz="0" w:space="0" w:color="auto"/>
                    <w:right w:val="none" w:sz="0" w:space="0" w:color="auto"/>
                  </w:divBdr>
                  <w:divsChild>
                    <w:div w:id="1408456405">
                      <w:marLeft w:val="0"/>
                      <w:marRight w:val="0"/>
                      <w:marTop w:val="0"/>
                      <w:marBottom w:val="0"/>
                      <w:divBdr>
                        <w:top w:val="none" w:sz="0" w:space="0" w:color="auto"/>
                        <w:left w:val="none" w:sz="0" w:space="0" w:color="auto"/>
                        <w:bottom w:val="none" w:sz="0" w:space="0" w:color="auto"/>
                        <w:right w:val="none" w:sz="0" w:space="0" w:color="auto"/>
                      </w:divBdr>
                      <w:divsChild>
                        <w:div w:id="1408456382">
                          <w:marLeft w:val="0"/>
                          <w:marRight w:val="0"/>
                          <w:marTop w:val="0"/>
                          <w:marBottom w:val="0"/>
                          <w:divBdr>
                            <w:top w:val="none" w:sz="0" w:space="0" w:color="auto"/>
                            <w:left w:val="none" w:sz="0" w:space="0" w:color="auto"/>
                            <w:bottom w:val="none" w:sz="0" w:space="0" w:color="auto"/>
                            <w:right w:val="none" w:sz="0" w:space="0" w:color="auto"/>
                          </w:divBdr>
                          <w:divsChild>
                            <w:div w:id="1408456378">
                              <w:marLeft w:val="0"/>
                              <w:marRight w:val="0"/>
                              <w:marTop w:val="120"/>
                              <w:marBottom w:val="360"/>
                              <w:divBdr>
                                <w:top w:val="none" w:sz="0" w:space="0" w:color="auto"/>
                                <w:left w:val="none" w:sz="0" w:space="0" w:color="auto"/>
                                <w:bottom w:val="none" w:sz="0" w:space="0" w:color="auto"/>
                                <w:right w:val="none" w:sz="0" w:space="0" w:color="auto"/>
                              </w:divBdr>
                              <w:divsChild>
                                <w:div w:id="1408456369">
                                  <w:marLeft w:val="0"/>
                                  <w:marRight w:val="0"/>
                                  <w:marTop w:val="0"/>
                                  <w:marBottom w:val="0"/>
                                  <w:divBdr>
                                    <w:top w:val="none" w:sz="0" w:space="0" w:color="auto"/>
                                    <w:left w:val="none" w:sz="0" w:space="0" w:color="auto"/>
                                    <w:bottom w:val="none" w:sz="0" w:space="0" w:color="auto"/>
                                    <w:right w:val="none" w:sz="0" w:space="0" w:color="auto"/>
                                  </w:divBdr>
                                </w:div>
                                <w:div w:id="1408456395">
                                  <w:marLeft w:val="282"/>
                                  <w:marRight w:val="0"/>
                                  <w:marTop w:val="0"/>
                                  <w:marBottom w:val="0"/>
                                  <w:divBdr>
                                    <w:top w:val="none" w:sz="0" w:space="0" w:color="auto"/>
                                    <w:left w:val="none" w:sz="0" w:space="0" w:color="auto"/>
                                    <w:bottom w:val="none" w:sz="0" w:space="0" w:color="auto"/>
                                    <w:right w:val="none" w:sz="0" w:space="0" w:color="auto"/>
                                  </w:divBdr>
                                  <w:divsChild>
                                    <w:div w:id="14084564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456408">
      <w:marLeft w:val="0"/>
      <w:marRight w:val="0"/>
      <w:marTop w:val="0"/>
      <w:marBottom w:val="0"/>
      <w:divBdr>
        <w:top w:val="none" w:sz="0" w:space="0" w:color="auto"/>
        <w:left w:val="none" w:sz="0" w:space="0" w:color="auto"/>
        <w:bottom w:val="none" w:sz="0" w:space="0" w:color="auto"/>
        <w:right w:val="none" w:sz="0" w:space="0" w:color="auto"/>
      </w:divBdr>
      <w:divsChild>
        <w:div w:id="1408456397">
          <w:marLeft w:val="0"/>
          <w:marRight w:val="0"/>
          <w:marTop w:val="0"/>
          <w:marBottom w:val="0"/>
          <w:divBdr>
            <w:top w:val="none" w:sz="0" w:space="0" w:color="auto"/>
            <w:left w:val="none" w:sz="0" w:space="0" w:color="auto"/>
            <w:bottom w:val="none" w:sz="0" w:space="0" w:color="auto"/>
            <w:right w:val="none" w:sz="0" w:space="0" w:color="auto"/>
          </w:divBdr>
          <w:divsChild>
            <w:div w:id="1408456388">
              <w:marLeft w:val="0"/>
              <w:marRight w:val="0"/>
              <w:marTop w:val="0"/>
              <w:marBottom w:val="0"/>
              <w:divBdr>
                <w:top w:val="none" w:sz="0" w:space="0" w:color="auto"/>
                <w:left w:val="none" w:sz="0" w:space="0" w:color="auto"/>
                <w:bottom w:val="none" w:sz="0" w:space="0" w:color="auto"/>
                <w:right w:val="none" w:sz="0" w:space="0" w:color="auto"/>
              </w:divBdr>
              <w:divsChild>
                <w:div w:id="1408456396">
                  <w:marLeft w:val="0"/>
                  <w:marRight w:val="0"/>
                  <w:marTop w:val="0"/>
                  <w:marBottom w:val="0"/>
                  <w:divBdr>
                    <w:top w:val="none" w:sz="0" w:space="0" w:color="auto"/>
                    <w:left w:val="none" w:sz="0" w:space="0" w:color="auto"/>
                    <w:bottom w:val="none" w:sz="0" w:space="0" w:color="auto"/>
                    <w:right w:val="none" w:sz="0" w:space="0" w:color="auto"/>
                  </w:divBdr>
                  <w:divsChild>
                    <w:div w:id="1408456372">
                      <w:marLeft w:val="0"/>
                      <w:marRight w:val="0"/>
                      <w:marTop w:val="0"/>
                      <w:marBottom w:val="0"/>
                      <w:divBdr>
                        <w:top w:val="none" w:sz="0" w:space="0" w:color="auto"/>
                        <w:left w:val="none" w:sz="0" w:space="0" w:color="auto"/>
                        <w:bottom w:val="none" w:sz="0" w:space="0" w:color="auto"/>
                        <w:right w:val="none" w:sz="0" w:space="0" w:color="auto"/>
                      </w:divBdr>
                      <w:divsChild>
                        <w:div w:id="1408456385">
                          <w:marLeft w:val="0"/>
                          <w:marRight w:val="0"/>
                          <w:marTop w:val="0"/>
                          <w:marBottom w:val="0"/>
                          <w:divBdr>
                            <w:top w:val="none" w:sz="0" w:space="0" w:color="auto"/>
                            <w:left w:val="none" w:sz="0" w:space="0" w:color="auto"/>
                            <w:bottom w:val="none" w:sz="0" w:space="0" w:color="auto"/>
                            <w:right w:val="none" w:sz="0" w:space="0" w:color="auto"/>
                          </w:divBdr>
                          <w:divsChild>
                            <w:div w:id="1408456373">
                              <w:marLeft w:val="0"/>
                              <w:marRight w:val="0"/>
                              <w:marTop w:val="120"/>
                              <w:marBottom w:val="360"/>
                              <w:divBdr>
                                <w:top w:val="none" w:sz="0" w:space="0" w:color="auto"/>
                                <w:left w:val="none" w:sz="0" w:space="0" w:color="auto"/>
                                <w:bottom w:val="none" w:sz="0" w:space="0" w:color="auto"/>
                                <w:right w:val="none" w:sz="0" w:space="0" w:color="auto"/>
                              </w:divBdr>
                              <w:divsChild>
                                <w:div w:id="1408456389">
                                  <w:marLeft w:val="282"/>
                                  <w:marRight w:val="0"/>
                                  <w:marTop w:val="0"/>
                                  <w:marBottom w:val="0"/>
                                  <w:divBdr>
                                    <w:top w:val="none" w:sz="0" w:space="0" w:color="auto"/>
                                    <w:left w:val="none" w:sz="0" w:space="0" w:color="auto"/>
                                    <w:bottom w:val="none" w:sz="0" w:space="0" w:color="auto"/>
                                    <w:right w:val="none" w:sz="0" w:space="0" w:color="auto"/>
                                  </w:divBdr>
                                  <w:divsChild>
                                    <w:div w:id="14084564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07841">
      <w:bodyDiv w:val="1"/>
      <w:marLeft w:val="0"/>
      <w:marRight w:val="0"/>
      <w:marTop w:val="0"/>
      <w:marBottom w:val="0"/>
      <w:divBdr>
        <w:top w:val="none" w:sz="0" w:space="0" w:color="auto"/>
        <w:left w:val="none" w:sz="0" w:space="0" w:color="auto"/>
        <w:bottom w:val="none" w:sz="0" w:space="0" w:color="auto"/>
        <w:right w:val="none" w:sz="0" w:space="0" w:color="auto"/>
      </w:divBdr>
    </w:div>
    <w:div w:id="1451047190">
      <w:bodyDiv w:val="1"/>
      <w:marLeft w:val="0"/>
      <w:marRight w:val="0"/>
      <w:marTop w:val="0"/>
      <w:marBottom w:val="0"/>
      <w:divBdr>
        <w:top w:val="none" w:sz="0" w:space="0" w:color="auto"/>
        <w:left w:val="none" w:sz="0" w:space="0" w:color="auto"/>
        <w:bottom w:val="none" w:sz="0" w:space="0" w:color="auto"/>
        <w:right w:val="none" w:sz="0" w:space="0" w:color="auto"/>
      </w:divBdr>
    </w:div>
    <w:div w:id="1523129406">
      <w:bodyDiv w:val="1"/>
      <w:marLeft w:val="0"/>
      <w:marRight w:val="0"/>
      <w:marTop w:val="0"/>
      <w:marBottom w:val="0"/>
      <w:divBdr>
        <w:top w:val="none" w:sz="0" w:space="0" w:color="auto"/>
        <w:left w:val="none" w:sz="0" w:space="0" w:color="auto"/>
        <w:bottom w:val="none" w:sz="0" w:space="0" w:color="auto"/>
        <w:right w:val="none" w:sz="0" w:space="0" w:color="auto"/>
      </w:divBdr>
    </w:div>
    <w:div w:id="1653944547">
      <w:bodyDiv w:val="1"/>
      <w:marLeft w:val="0"/>
      <w:marRight w:val="0"/>
      <w:marTop w:val="0"/>
      <w:marBottom w:val="0"/>
      <w:divBdr>
        <w:top w:val="none" w:sz="0" w:space="0" w:color="auto"/>
        <w:left w:val="none" w:sz="0" w:space="0" w:color="auto"/>
        <w:bottom w:val="none" w:sz="0" w:space="0" w:color="auto"/>
        <w:right w:val="none" w:sz="0" w:space="0" w:color="auto"/>
      </w:divBdr>
    </w:div>
    <w:div w:id="1714840386">
      <w:bodyDiv w:val="1"/>
      <w:marLeft w:val="0"/>
      <w:marRight w:val="0"/>
      <w:marTop w:val="0"/>
      <w:marBottom w:val="0"/>
      <w:divBdr>
        <w:top w:val="none" w:sz="0" w:space="0" w:color="auto"/>
        <w:left w:val="none" w:sz="0" w:space="0" w:color="auto"/>
        <w:bottom w:val="none" w:sz="0" w:space="0" w:color="auto"/>
        <w:right w:val="none" w:sz="0" w:space="0" w:color="auto"/>
      </w:divBdr>
    </w:div>
    <w:div w:id="1782064457">
      <w:bodyDiv w:val="1"/>
      <w:marLeft w:val="0"/>
      <w:marRight w:val="0"/>
      <w:marTop w:val="0"/>
      <w:marBottom w:val="0"/>
      <w:divBdr>
        <w:top w:val="none" w:sz="0" w:space="0" w:color="auto"/>
        <w:left w:val="none" w:sz="0" w:space="0" w:color="auto"/>
        <w:bottom w:val="none" w:sz="0" w:space="0" w:color="auto"/>
        <w:right w:val="none" w:sz="0" w:space="0" w:color="auto"/>
      </w:divBdr>
    </w:div>
    <w:div w:id="1950503319">
      <w:bodyDiv w:val="1"/>
      <w:marLeft w:val="0"/>
      <w:marRight w:val="0"/>
      <w:marTop w:val="0"/>
      <w:marBottom w:val="0"/>
      <w:divBdr>
        <w:top w:val="none" w:sz="0" w:space="0" w:color="auto"/>
        <w:left w:val="none" w:sz="0" w:space="0" w:color="auto"/>
        <w:bottom w:val="none" w:sz="0" w:space="0" w:color="auto"/>
        <w:right w:val="none" w:sz="0" w:space="0" w:color="auto"/>
      </w:divBdr>
    </w:div>
    <w:div w:id="1983389825">
      <w:bodyDiv w:val="1"/>
      <w:marLeft w:val="0"/>
      <w:marRight w:val="0"/>
      <w:marTop w:val="0"/>
      <w:marBottom w:val="0"/>
      <w:divBdr>
        <w:top w:val="none" w:sz="0" w:space="0" w:color="auto"/>
        <w:left w:val="none" w:sz="0" w:space="0" w:color="auto"/>
        <w:bottom w:val="none" w:sz="0" w:space="0" w:color="auto"/>
        <w:right w:val="none" w:sz="0" w:space="0" w:color="auto"/>
      </w:divBdr>
    </w:div>
    <w:div w:id="2028166482">
      <w:bodyDiv w:val="1"/>
      <w:marLeft w:val="0"/>
      <w:marRight w:val="0"/>
      <w:marTop w:val="0"/>
      <w:marBottom w:val="0"/>
      <w:divBdr>
        <w:top w:val="none" w:sz="0" w:space="0" w:color="auto"/>
        <w:left w:val="none" w:sz="0" w:space="0" w:color="auto"/>
        <w:bottom w:val="none" w:sz="0" w:space="0" w:color="auto"/>
        <w:right w:val="none" w:sz="0" w:space="0" w:color="auto"/>
      </w:divBdr>
    </w:div>
    <w:div w:id="2055959364">
      <w:bodyDiv w:val="1"/>
      <w:marLeft w:val="0"/>
      <w:marRight w:val="0"/>
      <w:marTop w:val="0"/>
      <w:marBottom w:val="0"/>
      <w:divBdr>
        <w:top w:val="none" w:sz="0" w:space="0" w:color="auto"/>
        <w:left w:val="none" w:sz="0" w:space="0" w:color="auto"/>
        <w:bottom w:val="none" w:sz="0" w:space="0" w:color="auto"/>
        <w:right w:val="none" w:sz="0" w:space="0" w:color="auto"/>
      </w:divBdr>
    </w:div>
    <w:div w:id="2064517204">
      <w:bodyDiv w:val="1"/>
      <w:marLeft w:val="0"/>
      <w:marRight w:val="0"/>
      <w:marTop w:val="0"/>
      <w:marBottom w:val="0"/>
      <w:divBdr>
        <w:top w:val="none" w:sz="0" w:space="0" w:color="auto"/>
        <w:left w:val="none" w:sz="0" w:space="0" w:color="auto"/>
        <w:bottom w:val="none" w:sz="0" w:space="0" w:color="auto"/>
        <w:right w:val="none" w:sz="0" w:space="0" w:color="auto"/>
      </w:divBdr>
    </w:div>
    <w:div w:id="206794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45/3051488.3051517" TargetMode="External"/><Relationship Id="rId5" Type="http://schemas.openxmlformats.org/officeDocument/2006/relationships/settings" Target="settings.xml"/><Relationship Id="rId10" Type="http://schemas.openxmlformats.org/officeDocument/2006/relationships/hyperlink" Target="mailto:Permissions@acm.org"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8B8D93-FFAB-42B6-AE84-892F11BD3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3</Pages>
  <Words>6532</Words>
  <Characters>35929</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Proceedings Template - WORD</vt:lpstr>
    </vt:vector>
  </TitlesOfParts>
  <Company>ACM</Company>
  <LinksUpToDate>false</LinksUpToDate>
  <CharactersWithSpaces>42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njach</cp:lastModifiedBy>
  <cp:revision>7</cp:revision>
  <cp:lastPrinted>2016-09-26T11:03:00Z</cp:lastPrinted>
  <dcterms:created xsi:type="dcterms:W3CDTF">2019-03-20T18:05:00Z</dcterms:created>
  <dcterms:modified xsi:type="dcterms:W3CDTF">2019-03-21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5.0.55"&gt;&lt;session id="rwSgeLDZ"/&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